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DC752" w14:textId="5A52B731" w:rsidR="00E53368" w:rsidRDefault="002E4B3F" w:rsidP="00E53368">
      <w:pPr>
        <w:spacing w:line="360" w:lineRule="auto"/>
        <w:jc w:val="center"/>
        <w:rPr>
          <w:sz w:val="28"/>
        </w:rPr>
      </w:pPr>
      <w:bookmarkStart w:id="0" w:name="_Toc19451061"/>
      <w:bookmarkStart w:id="1" w:name="_Toc19451111"/>
      <w:r w:rsidRPr="005711B0">
        <w:rPr>
          <w:noProof/>
        </w:rPr>
        <w:drawing>
          <wp:inline distT="0" distB="0" distL="0" distR="0" wp14:anchorId="395AAA9A" wp14:editId="756D8C27">
            <wp:extent cx="1771650" cy="504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14:paraId="5594809C" w14:textId="77777777" w:rsidR="00E53368" w:rsidRPr="00CD2BCF" w:rsidRDefault="00E53368" w:rsidP="00E53368">
      <w:pPr>
        <w:spacing w:line="360" w:lineRule="auto"/>
        <w:jc w:val="center"/>
        <w:rPr>
          <w:sz w:val="28"/>
          <w:szCs w:val="28"/>
        </w:rPr>
      </w:pPr>
      <w:r w:rsidRPr="000F5462">
        <w:rPr>
          <w:sz w:val="28"/>
        </w:rPr>
        <w:t>VILNIA</w:t>
      </w:r>
      <w:r w:rsidRPr="00CD2BCF">
        <w:rPr>
          <w:sz w:val="28"/>
          <w:szCs w:val="28"/>
        </w:rPr>
        <w:t>US GEDIMINO TECHNIKOS UNIVERSITETAS</w:t>
      </w:r>
    </w:p>
    <w:p w14:paraId="3D16C91F" w14:textId="77777777" w:rsidR="00E53368" w:rsidRPr="00CD2BCF" w:rsidRDefault="00E53368" w:rsidP="00E53368">
      <w:pPr>
        <w:spacing w:line="360" w:lineRule="auto"/>
        <w:jc w:val="center"/>
        <w:rPr>
          <w:b/>
          <w:i/>
          <w:iCs/>
          <w:caps/>
        </w:rPr>
      </w:pPr>
      <w:r w:rsidRPr="00CD2BCF">
        <w:rPr>
          <w:caps/>
        </w:rPr>
        <w:t>verslo vadybos fakultetas</w:t>
      </w:r>
    </w:p>
    <w:p w14:paraId="2E2E8C0B" w14:textId="77777777" w:rsidR="00E53368" w:rsidRPr="00CD2BCF" w:rsidRDefault="00E53368" w:rsidP="00E53368">
      <w:pPr>
        <w:spacing w:line="360" w:lineRule="auto"/>
        <w:jc w:val="center"/>
        <w:rPr>
          <w:caps/>
          <w:vertAlign w:val="superscript"/>
        </w:rPr>
      </w:pPr>
      <w:r>
        <w:rPr>
          <w:caps/>
        </w:rPr>
        <w:t>VADYBOS</w:t>
      </w:r>
      <w:r w:rsidRPr="00CD2BCF">
        <w:rPr>
          <w:caps/>
        </w:rPr>
        <w:t xml:space="preserve"> katedra</w:t>
      </w:r>
    </w:p>
    <w:p w14:paraId="4ABF5D69" w14:textId="77777777" w:rsidR="00E53368" w:rsidRDefault="00E53368" w:rsidP="00E53368">
      <w:pPr>
        <w:spacing w:line="360" w:lineRule="auto"/>
        <w:jc w:val="center"/>
      </w:pPr>
    </w:p>
    <w:p w14:paraId="2A6F4FB3" w14:textId="77777777" w:rsidR="00E53368" w:rsidRDefault="00E53368" w:rsidP="00E53368">
      <w:pPr>
        <w:spacing w:line="360" w:lineRule="auto"/>
        <w:jc w:val="center"/>
      </w:pPr>
    </w:p>
    <w:p w14:paraId="0B51559B" w14:textId="77777777" w:rsidR="00E53368" w:rsidRDefault="00E53368" w:rsidP="00E53368">
      <w:pPr>
        <w:spacing w:line="360" w:lineRule="auto"/>
        <w:jc w:val="center"/>
      </w:pPr>
    </w:p>
    <w:p w14:paraId="4A4DCB0A" w14:textId="77777777" w:rsidR="00E53368" w:rsidRDefault="00E53368" w:rsidP="00E53368">
      <w:pPr>
        <w:spacing w:line="360" w:lineRule="auto"/>
        <w:jc w:val="center"/>
      </w:pPr>
    </w:p>
    <w:p w14:paraId="25730D29" w14:textId="77777777" w:rsidR="00E53368" w:rsidRDefault="00E53368" w:rsidP="00E53368">
      <w:pPr>
        <w:spacing w:line="360" w:lineRule="auto"/>
        <w:jc w:val="center"/>
      </w:pPr>
    </w:p>
    <w:p w14:paraId="49CC9F28" w14:textId="77777777" w:rsidR="00E53368" w:rsidRPr="00B7597B" w:rsidRDefault="00E53368" w:rsidP="00E53368">
      <w:pPr>
        <w:spacing w:line="360" w:lineRule="auto"/>
        <w:jc w:val="center"/>
        <w:rPr>
          <w:color w:val="FF0000"/>
          <w:sz w:val="28"/>
          <w:szCs w:val="28"/>
        </w:rPr>
      </w:pPr>
      <w:r w:rsidRPr="00B7597B">
        <w:rPr>
          <w:color w:val="FF0000"/>
          <w:sz w:val="28"/>
          <w:szCs w:val="28"/>
        </w:rPr>
        <w:t>Studento vardas, pavardė</w:t>
      </w:r>
    </w:p>
    <w:p w14:paraId="4A02A363" w14:textId="77777777" w:rsidR="00E53368" w:rsidRDefault="00E53368" w:rsidP="00E53368">
      <w:pPr>
        <w:spacing w:line="360" w:lineRule="auto"/>
        <w:jc w:val="center"/>
      </w:pPr>
    </w:p>
    <w:p w14:paraId="6242EF58" w14:textId="77777777" w:rsidR="00E53368" w:rsidRPr="00B7597B" w:rsidRDefault="00E53368" w:rsidP="00E53368">
      <w:pPr>
        <w:jc w:val="center"/>
        <w:rPr>
          <w:b/>
          <w:color w:val="FF0000"/>
          <w:sz w:val="28"/>
          <w:szCs w:val="28"/>
        </w:rPr>
      </w:pPr>
      <w:r w:rsidRPr="00B7597B">
        <w:rPr>
          <w:b/>
          <w:color w:val="FF0000"/>
          <w:sz w:val="28"/>
          <w:szCs w:val="28"/>
        </w:rPr>
        <w:t xml:space="preserve">BAIGIAMOJO DARBO PAVADINIMAS </w:t>
      </w:r>
      <w:r w:rsidRPr="00B7597B">
        <w:rPr>
          <w:b/>
          <w:caps/>
          <w:color w:val="FF0000"/>
          <w:sz w:val="28"/>
          <w:szCs w:val="28"/>
        </w:rPr>
        <w:t>lietuvių kalba</w:t>
      </w:r>
    </w:p>
    <w:p w14:paraId="3CE4EFC4" w14:textId="77777777" w:rsidR="00E53368" w:rsidRPr="00B7597B" w:rsidRDefault="00E53368" w:rsidP="00E53368">
      <w:pPr>
        <w:jc w:val="center"/>
        <w:rPr>
          <w:b/>
          <w:color w:val="FF0000"/>
          <w:sz w:val="28"/>
          <w:szCs w:val="28"/>
        </w:rPr>
      </w:pPr>
    </w:p>
    <w:p w14:paraId="35CF0227" w14:textId="77777777" w:rsidR="00E53368" w:rsidRPr="00B7597B" w:rsidRDefault="00E53368" w:rsidP="00E53368">
      <w:pPr>
        <w:jc w:val="center"/>
        <w:rPr>
          <w:b/>
          <w:i/>
          <w:iCs/>
          <w:color w:val="FF0000"/>
          <w:sz w:val="28"/>
          <w:szCs w:val="28"/>
        </w:rPr>
      </w:pPr>
      <w:r w:rsidRPr="00B7597B">
        <w:rPr>
          <w:b/>
          <w:color w:val="FF0000"/>
          <w:sz w:val="28"/>
          <w:szCs w:val="28"/>
        </w:rPr>
        <w:t xml:space="preserve">BAIGIAMOJO DARBO PAVADINIMAS </w:t>
      </w:r>
      <w:r w:rsidRPr="00B7597B">
        <w:rPr>
          <w:b/>
          <w:caps/>
          <w:color w:val="FF0000"/>
          <w:sz w:val="28"/>
          <w:szCs w:val="28"/>
        </w:rPr>
        <w:t>anglų kalba</w:t>
      </w:r>
    </w:p>
    <w:p w14:paraId="619264BD" w14:textId="77777777" w:rsidR="00E53368" w:rsidRDefault="00E53368" w:rsidP="00E53368">
      <w:pPr>
        <w:jc w:val="center"/>
      </w:pPr>
    </w:p>
    <w:p w14:paraId="482F86F1" w14:textId="77777777" w:rsidR="00E53368" w:rsidRDefault="00E53368" w:rsidP="00E53368">
      <w:pPr>
        <w:jc w:val="center"/>
      </w:pPr>
    </w:p>
    <w:p w14:paraId="6258B50C" w14:textId="77777777" w:rsidR="00E53368" w:rsidRPr="00363F2A" w:rsidRDefault="00E53368" w:rsidP="00E53368">
      <w:pPr>
        <w:jc w:val="center"/>
        <w:rPr>
          <w:i/>
          <w:iCs/>
          <w:sz w:val="28"/>
          <w:szCs w:val="28"/>
          <w:vertAlign w:val="superscript"/>
        </w:rPr>
      </w:pPr>
      <w:r w:rsidRPr="00363F2A">
        <w:rPr>
          <w:sz w:val="28"/>
          <w:szCs w:val="28"/>
        </w:rPr>
        <w:t>Baigiamasis bakalauro darbas</w:t>
      </w:r>
    </w:p>
    <w:p w14:paraId="002683FA" w14:textId="77777777" w:rsidR="00E53368" w:rsidRPr="00A5595E" w:rsidRDefault="00E53368" w:rsidP="00E53368">
      <w:pPr>
        <w:spacing w:line="360" w:lineRule="auto"/>
        <w:jc w:val="center"/>
        <w:rPr>
          <w:color w:val="FF0000"/>
        </w:rPr>
      </w:pPr>
    </w:p>
    <w:p w14:paraId="60A1AF89" w14:textId="1F8C4033" w:rsidR="00E53368" w:rsidRDefault="00642A9A" w:rsidP="00E53368">
      <w:pPr>
        <w:spacing w:line="360" w:lineRule="auto"/>
        <w:jc w:val="center"/>
        <w:rPr>
          <w:rStyle w:val="Strong"/>
          <w:b w:val="0"/>
          <w:color w:val="000000"/>
        </w:rPr>
      </w:pPr>
      <w:r>
        <w:t>XXXXXXXXXXXXXXXXXXXXX</w:t>
      </w:r>
      <w:r w:rsidR="00E53368" w:rsidRPr="00D6632D">
        <w:t xml:space="preserve"> programa, valstybinis kodas</w:t>
      </w:r>
      <w:r w:rsidR="00E53368">
        <w:t xml:space="preserve"> </w:t>
      </w:r>
      <w:r>
        <w:rPr>
          <w:rStyle w:val="Strong"/>
          <w:b w:val="0"/>
          <w:color w:val="000000"/>
        </w:rPr>
        <w:t>XXXXXXXXXXXXXX</w:t>
      </w:r>
    </w:p>
    <w:p w14:paraId="35D810EF" w14:textId="5B8BD03C" w:rsidR="00E53368" w:rsidRPr="00D6632D" w:rsidRDefault="00642A9A" w:rsidP="00E53368">
      <w:pPr>
        <w:spacing w:line="360" w:lineRule="auto"/>
        <w:jc w:val="center"/>
        <w:rPr>
          <w:i/>
          <w:iCs/>
        </w:rPr>
      </w:pPr>
      <w:r>
        <w:rPr>
          <w:rStyle w:val="Strong"/>
          <w:b w:val="0"/>
          <w:color w:val="000000"/>
        </w:rPr>
        <w:t>XXXXXXXXXXXXX</w:t>
      </w:r>
      <w:r w:rsidR="00E53368">
        <w:rPr>
          <w:rStyle w:val="Strong"/>
          <w:b w:val="0"/>
          <w:color w:val="000000"/>
        </w:rPr>
        <w:t xml:space="preserve"> specializacija</w:t>
      </w:r>
      <w:r>
        <w:rPr>
          <w:rStyle w:val="Strong"/>
          <w:b w:val="0"/>
          <w:color w:val="000000"/>
        </w:rPr>
        <w:t xml:space="preserve"> (jeigu yra)</w:t>
      </w:r>
    </w:p>
    <w:p w14:paraId="3D0E73D8" w14:textId="18B39FB0" w:rsidR="00E53368" w:rsidRPr="00D6632D" w:rsidRDefault="00642A9A" w:rsidP="00E53368">
      <w:pPr>
        <w:spacing w:line="360" w:lineRule="auto"/>
        <w:jc w:val="center"/>
        <w:rPr>
          <w:i/>
          <w:iCs/>
          <w:vertAlign w:val="superscript"/>
        </w:rPr>
      </w:pPr>
      <w:r>
        <w:rPr>
          <w:color w:val="000000"/>
        </w:rPr>
        <w:t>XXXXXXXXXXXXXX</w:t>
      </w:r>
      <w:r w:rsidR="00E53368" w:rsidRPr="009E0A6E">
        <w:t xml:space="preserve"> </w:t>
      </w:r>
      <w:r w:rsidR="00E53368" w:rsidRPr="00D6632D">
        <w:t>studijų kryptis</w:t>
      </w:r>
    </w:p>
    <w:p w14:paraId="6E7F0932" w14:textId="77777777" w:rsidR="00E53368" w:rsidRDefault="00E53368" w:rsidP="00E53368">
      <w:pPr>
        <w:spacing w:line="360" w:lineRule="auto"/>
        <w:jc w:val="center"/>
      </w:pPr>
    </w:p>
    <w:p w14:paraId="1A90BA4D" w14:textId="77777777" w:rsidR="00E53368" w:rsidRDefault="00E53368" w:rsidP="00E53368">
      <w:pPr>
        <w:spacing w:line="360" w:lineRule="auto"/>
        <w:jc w:val="center"/>
      </w:pPr>
    </w:p>
    <w:p w14:paraId="3D47EE78" w14:textId="77777777" w:rsidR="00E53368" w:rsidRDefault="00E53368" w:rsidP="00E53368">
      <w:pPr>
        <w:spacing w:line="360" w:lineRule="auto"/>
        <w:jc w:val="center"/>
      </w:pPr>
    </w:p>
    <w:p w14:paraId="0B944AE9" w14:textId="77777777" w:rsidR="00E53368" w:rsidRDefault="00E53368" w:rsidP="00E53368">
      <w:pPr>
        <w:spacing w:line="360" w:lineRule="auto"/>
        <w:jc w:val="center"/>
      </w:pPr>
    </w:p>
    <w:p w14:paraId="530A93E7" w14:textId="77777777" w:rsidR="00E53368" w:rsidRDefault="00E53368" w:rsidP="00E53368">
      <w:pPr>
        <w:spacing w:line="360" w:lineRule="auto"/>
        <w:jc w:val="center"/>
        <w:rPr>
          <w:i/>
          <w:iCs/>
        </w:rPr>
      </w:pPr>
    </w:p>
    <w:p w14:paraId="57D8D4CA" w14:textId="77777777" w:rsidR="00E53368" w:rsidRDefault="00E53368" w:rsidP="00E53368">
      <w:pPr>
        <w:spacing w:line="360" w:lineRule="auto"/>
        <w:jc w:val="center"/>
      </w:pPr>
    </w:p>
    <w:p w14:paraId="34683B5A" w14:textId="77777777" w:rsidR="00E53368" w:rsidRDefault="00E53368" w:rsidP="00E53368">
      <w:pPr>
        <w:spacing w:line="360" w:lineRule="auto"/>
        <w:jc w:val="center"/>
        <w:rPr>
          <w:sz w:val="20"/>
        </w:rPr>
      </w:pPr>
    </w:p>
    <w:p w14:paraId="1DB9A9BD" w14:textId="77777777" w:rsidR="00E53368" w:rsidRDefault="00E53368" w:rsidP="00E53368">
      <w:pPr>
        <w:spacing w:line="360" w:lineRule="auto"/>
        <w:jc w:val="center"/>
      </w:pPr>
    </w:p>
    <w:p w14:paraId="76B17A6B" w14:textId="77777777" w:rsidR="00E53368" w:rsidRDefault="00E53368" w:rsidP="00E53368">
      <w:pPr>
        <w:spacing w:line="360" w:lineRule="auto"/>
        <w:jc w:val="center"/>
      </w:pPr>
    </w:p>
    <w:p w14:paraId="11B25502" w14:textId="77777777" w:rsidR="00E53368" w:rsidRDefault="00E53368" w:rsidP="00E53368">
      <w:pPr>
        <w:spacing w:line="360" w:lineRule="auto"/>
        <w:jc w:val="center"/>
      </w:pPr>
    </w:p>
    <w:p w14:paraId="0173E40E" w14:textId="77777777" w:rsidR="00E53368" w:rsidRDefault="00E53368" w:rsidP="00E53368">
      <w:pPr>
        <w:spacing w:line="360" w:lineRule="auto"/>
        <w:jc w:val="center"/>
      </w:pPr>
    </w:p>
    <w:p w14:paraId="560094A6" w14:textId="77777777" w:rsidR="00E53368" w:rsidRDefault="00E53368" w:rsidP="00E53368">
      <w:pPr>
        <w:spacing w:line="360" w:lineRule="auto"/>
        <w:jc w:val="center"/>
      </w:pPr>
    </w:p>
    <w:p w14:paraId="6F537A8C" w14:textId="77777777" w:rsidR="00E53368" w:rsidRDefault="00E53368" w:rsidP="00E53368">
      <w:pPr>
        <w:jc w:val="center"/>
      </w:pPr>
      <w:r>
        <w:t>Vilnius, 20XX</w:t>
      </w:r>
    </w:p>
    <w:p w14:paraId="709134C8" w14:textId="77777777" w:rsidR="00E53368" w:rsidRPr="00F4050E" w:rsidRDefault="00E53368" w:rsidP="00E53368">
      <w:pPr>
        <w:jc w:val="center"/>
        <w:rPr>
          <w:sz w:val="28"/>
          <w:szCs w:val="28"/>
        </w:rPr>
      </w:pPr>
      <w:r>
        <w:br w:type="page"/>
      </w:r>
      <w:r w:rsidRPr="00F4050E">
        <w:rPr>
          <w:sz w:val="28"/>
          <w:szCs w:val="28"/>
        </w:rPr>
        <w:lastRenderedPageBreak/>
        <w:t>VILNIAUS GEDIMINO TECHNIKOS UNIVERSITETAS</w:t>
      </w:r>
    </w:p>
    <w:p w14:paraId="0DA2DA77" w14:textId="77777777" w:rsidR="00E53368" w:rsidRPr="005404EE" w:rsidRDefault="00E53368" w:rsidP="00E53368">
      <w:pPr>
        <w:spacing w:line="360" w:lineRule="auto"/>
        <w:jc w:val="center"/>
        <w:rPr>
          <w:i/>
          <w:iCs/>
          <w:caps/>
        </w:rPr>
      </w:pPr>
      <w:r>
        <w:rPr>
          <w:caps/>
        </w:rPr>
        <w:t xml:space="preserve">Verslo vadybos </w:t>
      </w:r>
      <w:r w:rsidRPr="005404EE">
        <w:rPr>
          <w:caps/>
        </w:rPr>
        <w:t>fakultetas</w:t>
      </w:r>
    </w:p>
    <w:p w14:paraId="3BA3B9CF" w14:textId="77777777" w:rsidR="00E53368" w:rsidRPr="00CD2BCF" w:rsidRDefault="00E53368" w:rsidP="00E53368">
      <w:pPr>
        <w:spacing w:line="360" w:lineRule="auto"/>
        <w:jc w:val="center"/>
        <w:rPr>
          <w:caps/>
          <w:vertAlign w:val="superscript"/>
        </w:rPr>
      </w:pPr>
      <w:r>
        <w:rPr>
          <w:caps/>
        </w:rPr>
        <w:t>VADYBOS</w:t>
      </w:r>
      <w:r w:rsidRPr="00CD2BCF">
        <w:rPr>
          <w:caps/>
        </w:rPr>
        <w:t xml:space="preserve"> katedra</w:t>
      </w:r>
    </w:p>
    <w:p w14:paraId="131C04FB" w14:textId="77777777" w:rsidR="00E53368" w:rsidRDefault="00E53368" w:rsidP="00E53368">
      <w:pPr>
        <w:spacing w:line="360" w:lineRule="auto"/>
        <w:jc w:val="center"/>
      </w:pPr>
    </w:p>
    <w:p w14:paraId="34F7CF4D" w14:textId="77777777" w:rsidR="00E53368" w:rsidRDefault="00E53368" w:rsidP="00E53368">
      <w:pPr>
        <w:jc w:val="center"/>
      </w:pPr>
      <w:r>
        <w:t xml:space="preserve">                                                                                                   TVIRTINU</w:t>
      </w:r>
    </w:p>
    <w:p w14:paraId="21D886B4" w14:textId="77777777" w:rsidR="00E53368" w:rsidRDefault="00E53368" w:rsidP="00E53368">
      <w:pPr>
        <w:jc w:val="center"/>
      </w:pPr>
      <w:r>
        <w:tab/>
      </w:r>
      <w:r>
        <w:tab/>
      </w:r>
      <w:r>
        <w:tab/>
      </w:r>
      <w:r>
        <w:tab/>
      </w:r>
      <w:r>
        <w:tab/>
        <w:t>Katedros vedėja</w:t>
      </w:r>
    </w:p>
    <w:p w14:paraId="0AB4770B" w14:textId="77777777" w:rsidR="00E53368" w:rsidRDefault="00E53368" w:rsidP="009D62DE">
      <w:pPr>
        <w:pStyle w:val="BodyText"/>
        <w:ind w:left="6481"/>
        <w:rPr>
          <w:sz w:val="22"/>
        </w:rPr>
      </w:pPr>
      <w:r>
        <w:rPr>
          <w:sz w:val="22"/>
        </w:rPr>
        <w:t>______________________</w:t>
      </w:r>
    </w:p>
    <w:p w14:paraId="484797B2" w14:textId="77777777" w:rsidR="00E53368" w:rsidRDefault="00E53368" w:rsidP="00E53368">
      <w:pPr>
        <w:pStyle w:val="BodyText"/>
        <w:ind w:left="6480" w:firstLine="720"/>
        <w:jc w:val="center"/>
      </w:pPr>
      <w:r>
        <w:rPr>
          <w:sz w:val="16"/>
        </w:rPr>
        <w:t>(Parašas)</w:t>
      </w:r>
    </w:p>
    <w:p w14:paraId="7D935210" w14:textId="22A8B458" w:rsidR="00E53368" w:rsidRPr="00781F66" w:rsidRDefault="00E53368" w:rsidP="00E53368">
      <w:pPr>
        <w:pStyle w:val="BodyText"/>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Pr>
          <w:sz w:val="22"/>
          <w:szCs w:val="22"/>
          <w:u w:val="single"/>
        </w:rPr>
        <w:t>Ilona Skačkauskienė</w:t>
      </w:r>
    </w:p>
    <w:p w14:paraId="17C03E2E" w14:textId="77777777" w:rsidR="00E53368" w:rsidRDefault="00E53368" w:rsidP="00E53368">
      <w:pPr>
        <w:pStyle w:val="BodyText"/>
        <w:ind w:left="6480" w:firstLine="720"/>
        <w:jc w:val="center"/>
        <w:rPr>
          <w:sz w:val="22"/>
        </w:rPr>
      </w:pPr>
      <w:r>
        <w:rPr>
          <w:sz w:val="16"/>
        </w:rPr>
        <w:t>(Vardas, pavardė)</w:t>
      </w:r>
    </w:p>
    <w:p w14:paraId="451E22AF" w14:textId="77777777" w:rsidR="00E53368" w:rsidRDefault="00E53368" w:rsidP="00E53368">
      <w:pPr>
        <w:jc w:val="right"/>
      </w:pPr>
      <w:r>
        <w:rPr>
          <w:sz w:val="22"/>
        </w:rPr>
        <w:t>______________________</w:t>
      </w:r>
    </w:p>
    <w:p w14:paraId="3025615A" w14:textId="77777777" w:rsidR="00E53368" w:rsidRDefault="00E53368" w:rsidP="00E53368">
      <w:pPr>
        <w:ind w:left="6480" w:firstLine="720"/>
        <w:jc w:val="center"/>
      </w:pPr>
      <w:r>
        <w:rPr>
          <w:sz w:val="16"/>
        </w:rPr>
        <w:t>(Data)</w:t>
      </w:r>
    </w:p>
    <w:p w14:paraId="25148201" w14:textId="77777777" w:rsidR="00E53368" w:rsidRDefault="00E53368" w:rsidP="00E53368">
      <w:pPr>
        <w:spacing w:line="360" w:lineRule="auto"/>
        <w:jc w:val="center"/>
        <w:rPr>
          <w:sz w:val="28"/>
          <w:szCs w:val="28"/>
        </w:rPr>
      </w:pPr>
    </w:p>
    <w:p w14:paraId="1ECC1EB5" w14:textId="77777777" w:rsidR="00E53368" w:rsidRPr="0025695D" w:rsidRDefault="00E53368" w:rsidP="00E53368">
      <w:pPr>
        <w:spacing w:line="360" w:lineRule="auto"/>
        <w:jc w:val="center"/>
        <w:rPr>
          <w:color w:val="FF0000"/>
          <w:sz w:val="28"/>
          <w:szCs w:val="28"/>
        </w:rPr>
      </w:pPr>
      <w:r w:rsidRPr="0025695D">
        <w:rPr>
          <w:color w:val="FF0000"/>
          <w:sz w:val="28"/>
          <w:szCs w:val="28"/>
        </w:rPr>
        <w:t>Studento vardas, pavardė</w:t>
      </w:r>
    </w:p>
    <w:p w14:paraId="17C2BE07" w14:textId="77777777" w:rsidR="00E53368" w:rsidRPr="00473100" w:rsidRDefault="00E53368" w:rsidP="00E53368">
      <w:pPr>
        <w:jc w:val="center"/>
        <w:rPr>
          <w:sz w:val="28"/>
          <w:szCs w:val="28"/>
        </w:rPr>
      </w:pPr>
    </w:p>
    <w:p w14:paraId="2500D5D5" w14:textId="77777777" w:rsidR="00E53368" w:rsidRPr="0025695D" w:rsidRDefault="00E53368" w:rsidP="00E53368">
      <w:pPr>
        <w:jc w:val="center"/>
        <w:rPr>
          <w:b/>
          <w:color w:val="FF0000"/>
          <w:sz w:val="28"/>
          <w:szCs w:val="28"/>
        </w:rPr>
      </w:pPr>
      <w:r w:rsidRPr="0025695D">
        <w:rPr>
          <w:b/>
          <w:color w:val="FF0000"/>
          <w:sz w:val="28"/>
          <w:szCs w:val="28"/>
        </w:rPr>
        <w:t>BAIGIAMOJO DARBO PAVADINIMAS LIETUVIŲ KALBA</w:t>
      </w:r>
    </w:p>
    <w:p w14:paraId="2C180434" w14:textId="77777777" w:rsidR="00E53368" w:rsidRDefault="00E53368" w:rsidP="00E53368">
      <w:pPr>
        <w:jc w:val="center"/>
        <w:rPr>
          <w:b/>
          <w:sz w:val="28"/>
          <w:szCs w:val="28"/>
        </w:rPr>
      </w:pPr>
    </w:p>
    <w:p w14:paraId="3065FEBB" w14:textId="77777777" w:rsidR="00E53368" w:rsidRPr="0025695D" w:rsidRDefault="00E53368" w:rsidP="00E53368">
      <w:pPr>
        <w:spacing w:line="360" w:lineRule="auto"/>
        <w:jc w:val="center"/>
        <w:rPr>
          <w:b/>
          <w:i/>
          <w:iCs/>
          <w:color w:val="FF0000"/>
          <w:sz w:val="28"/>
          <w:szCs w:val="28"/>
        </w:rPr>
      </w:pPr>
      <w:r w:rsidRPr="0025695D">
        <w:rPr>
          <w:b/>
          <w:color w:val="FF0000"/>
          <w:sz w:val="28"/>
          <w:szCs w:val="28"/>
        </w:rPr>
        <w:t>BAIGIAMOJO DARBO PAVADINIMAS ANGLŲ KALBA</w:t>
      </w:r>
    </w:p>
    <w:p w14:paraId="53EA1C7B" w14:textId="77777777" w:rsidR="00E53368" w:rsidRDefault="00E53368" w:rsidP="00E53368">
      <w:pPr>
        <w:jc w:val="center"/>
      </w:pPr>
    </w:p>
    <w:p w14:paraId="57537EA3" w14:textId="77777777" w:rsidR="00E53368" w:rsidRDefault="00E53368" w:rsidP="00E53368">
      <w:pPr>
        <w:jc w:val="center"/>
      </w:pPr>
    </w:p>
    <w:p w14:paraId="392E18E5" w14:textId="77777777" w:rsidR="00E53368" w:rsidRPr="00A92E11" w:rsidRDefault="00E53368" w:rsidP="00E53368">
      <w:pPr>
        <w:spacing w:line="360" w:lineRule="auto"/>
        <w:jc w:val="center"/>
        <w:rPr>
          <w:i/>
          <w:iCs/>
          <w:sz w:val="28"/>
          <w:szCs w:val="28"/>
          <w:vertAlign w:val="superscript"/>
        </w:rPr>
      </w:pPr>
      <w:r w:rsidRPr="00A92E11">
        <w:rPr>
          <w:sz w:val="28"/>
          <w:szCs w:val="28"/>
        </w:rPr>
        <w:t>Baigiamasis bakalauro darbas</w:t>
      </w:r>
    </w:p>
    <w:p w14:paraId="387DCF53" w14:textId="77777777" w:rsidR="00E53368" w:rsidRDefault="00E53368" w:rsidP="00E53368">
      <w:pPr>
        <w:spacing w:line="360" w:lineRule="auto"/>
        <w:jc w:val="center"/>
      </w:pPr>
    </w:p>
    <w:p w14:paraId="4D877D97" w14:textId="0C219C6C" w:rsidR="00E53368" w:rsidRPr="00F061DD" w:rsidRDefault="00642A9A" w:rsidP="00E53368">
      <w:pPr>
        <w:spacing w:line="360" w:lineRule="auto"/>
        <w:jc w:val="center"/>
        <w:rPr>
          <w:rStyle w:val="Strong"/>
          <w:b w:val="0"/>
          <w:color w:val="FF0000"/>
        </w:rPr>
      </w:pPr>
      <w:r>
        <w:rPr>
          <w:color w:val="FF0000"/>
        </w:rPr>
        <w:t>XXXXXXXXXXXXX</w:t>
      </w:r>
      <w:r w:rsidR="00E53368" w:rsidRPr="00F061DD">
        <w:rPr>
          <w:color w:val="FF0000"/>
        </w:rPr>
        <w:t xml:space="preserve"> studijų programa, valstybinis kodas </w:t>
      </w:r>
      <w:r w:rsidR="00E53368" w:rsidRPr="00F061DD">
        <w:rPr>
          <w:rStyle w:val="Strong"/>
          <w:b w:val="0"/>
          <w:color w:val="FF0000"/>
        </w:rPr>
        <w:t>XXXXXXXXXXX.</w:t>
      </w:r>
    </w:p>
    <w:p w14:paraId="61E9ECE9" w14:textId="34ED6AC4" w:rsidR="00E53368" w:rsidRPr="00F061DD" w:rsidRDefault="00642A9A" w:rsidP="00E53368">
      <w:pPr>
        <w:spacing w:line="360" w:lineRule="auto"/>
        <w:jc w:val="center"/>
        <w:rPr>
          <w:i/>
          <w:iCs/>
          <w:color w:val="FF0000"/>
        </w:rPr>
      </w:pPr>
      <w:r>
        <w:rPr>
          <w:rStyle w:val="Strong"/>
          <w:b w:val="0"/>
          <w:color w:val="FF0000"/>
        </w:rPr>
        <w:t>XXXXXXXXXXXXXXX</w:t>
      </w:r>
      <w:r w:rsidR="00E53368" w:rsidRPr="00F061DD">
        <w:rPr>
          <w:rStyle w:val="Strong"/>
          <w:b w:val="0"/>
          <w:color w:val="FF0000"/>
        </w:rPr>
        <w:t xml:space="preserve"> specializacija</w:t>
      </w:r>
      <w:r>
        <w:rPr>
          <w:rStyle w:val="Strong"/>
          <w:b w:val="0"/>
          <w:color w:val="FF0000"/>
        </w:rPr>
        <w:t xml:space="preserve"> </w:t>
      </w:r>
      <w:r>
        <w:rPr>
          <w:rStyle w:val="Strong"/>
          <w:b w:val="0"/>
          <w:color w:val="000000"/>
        </w:rPr>
        <w:t>(jeigu yra)</w:t>
      </w:r>
    </w:p>
    <w:p w14:paraId="6632856D" w14:textId="77434F28" w:rsidR="00E53368" w:rsidRPr="00F061DD" w:rsidRDefault="00642A9A" w:rsidP="00E53368">
      <w:pPr>
        <w:spacing w:line="360" w:lineRule="auto"/>
        <w:jc w:val="center"/>
        <w:rPr>
          <w:i/>
          <w:iCs/>
          <w:color w:val="FF0000"/>
          <w:vertAlign w:val="superscript"/>
        </w:rPr>
      </w:pPr>
      <w:r>
        <w:rPr>
          <w:color w:val="FF0000"/>
        </w:rPr>
        <w:t>XXXXXXX</w:t>
      </w:r>
      <w:r w:rsidR="00E53368" w:rsidRPr="00F061DD">
        <w:rPr>
          <w:color w:val="FF0000"/>
        </w:rPr>
        <w:t xml:space="preserve"> studijų kryptis</w:t>
      </w:r>
    </w:p>
    <w:p w14:paraId="13024705" w14:textId="77777777" w:rsidR="00E53368" w:rsidRDefault="00E53368" w:rsidP="00E53368">
      <w:pPr>
        <w:widowControl w:val="0"/>
        <w:snapToGrid w:val="0"/>
        <w:ind w:left="3828" w:hanging="567"/>
        <w:jc w:val="both"/>
        <w:rPr>
          <w:b/>
          <w:szCs w:val="12"/>
        </w:rPr>
      </w:pPr>
    </w:p>
    <w:p w14:paraId="596B4B67" w14:textId="77777777" w:rsidR="00E53368" w:rsidRDefault="00E53368" w:rsidP="00E53368">
      <w:pPr>
        <w:widowControl w:val="0"/>
        <w:snapToGrid w:val="0"/>
        <w:ind w:left="3828" w:hanging="567"/>
        <w:jc w:val="both"/>
        <w:rPr>
          <w:b/>
          <w:szCs w:val="12"/>
        </w:rPr>
      </w:pPr>
    </w:p>
    <w:p w14:paraId="04389E4A" w14:textId="77777777" w:rsidR="00E53368" w:rsidRPr="0072368E" w:rsidRDefault="00E53368" w:rsidP="00E53368">
      <w:pPr>
        <w:widowControl w:val="0"/>
        <w:snapToGrid w:val="0"/>
        <w:ind w:left="3828" w:hanging="567"/>
        <w:jc w:val="both"/>
        <w:rPr>
          <w:color w:val="FF0000"/>
          <w:szCs w:val="12"/>
        </w:rPr>
      </w:pPr>
      <w:r w:rsidRPr="0072368E">
        <w:rPr>
          <w:b/>
          <w:color w:val="FF0000"/>
          <w:szCs w:val="12"/>
        </w:rPr>
        <w:t>Vadovas</w:t>
      </w:r>
      <w:r>
        <w:rPr>
          <w:b/>
          <w:color w:val="FF0000"/>
          <w:szCs w:val="12"/>
        </w:rPr>
        <w:t xml:space="preserve">   </w:t>
      </w:r>
      <w:r w:rsidRPr="0072368E">
        <w:rPr>
          <w:color w:val="FF0000"/>
          <w:szCs w:val="12"/>
        </w:rPr>
        <w:t>__________________ _________ __________</w:t>
      </w:r>
      <w:r>
        <w:rPr>
          <w:color w:val="FF0000"/>
          <w:szCs w:val="12"/>
        </w:rPr>
        <w:t>__</w:t>
      </w:r>
    </w:p>
    <w:p w14:paraId="0B1D37A1" w14:textId="77777777" w:rsidR="00E53368" w:rsidRPr="0072368E" w:rsidRDefault="00E53368" w:rsidP="00E53368">
      <w:pPr>
        <w:widowControl w:val="0"/>
        <w:snapToGrid w:val="0"/>
        <w:ind w:left="3969"/>
        <w:jc w:val="both"/>
        <w:rPr>
          <w:color w:val="FF0000"/>
          <w:sz w:val="16"/>
          <w:szCs w:val="12"/>
        </w:rPr>
      </w:pPr>
      <w:r w:rsidRPr="0072368E">
        <w:rPr>
          <w:b/>
          <w:color w:val="FF0000"/>
          <w:szCs w:val="12"/>
        </w:rPr>
        <w:t xml:space="preserve">     </w:t>
      </w:r>
      <w:r>
        <w:rPr>
          <w:b/>
          <w:color w:val="FF0000"/>
          <w:szCs w:val="12"/>
        </w:rPr>
        <w:t xml:space="preserve">    </w:t>
      </w:r>
      <w:r w:rsidRPr="00495CF7">
        <w:rPr>
          <w:b/>
          <w:color w:val="FF0000"/>
          <w:sz w:val="16"/>
          <w:szCs w:val="16"/>
        </w:rPr>
        <w:t>(</w:t>
      </w:r>
      <w:r w:rsidRPr="0072368E">
        <w:rPr>
          <w:color w:val="FF0000"/>
          <w:sz w:val="16"/>
          <w:szCs w:val="12"/>
        </w:rPr>
        <w:t>Pedag. vardas, vardas, pava</w:t>
      </w:r>
      <w:r>
        <w:rPr>
          <w:color w:val="FF0000"/>
          <w:sz w:val="16"/>
          <w:szCs w:val="12"/>
        </w:rPr>
        <w:t xml:space="preserve">rdė)          </w:t>
      </w:r>
      <w:r w:rsidRPr="0072368E">
        <w:rPr>
          <w:color w:val="FF0000"/>
          <w:sz w:val="16"/>
          <w:szCs w:val="12"/>
        </w:rPr>
        <w:t xml:space="preserve">    (Parašas)</w:t>
      </w:r>
      <w:r w:rsidRPr="0072368E">
        <w:rPr>
          <w:color w:val="FF0000"/>
          <w:sz w:val="16"/>
          <w:szCs w:val="12"/>
        </w:rPr>
        <w:tab/>
        <w:t xml:space="preserve">              </w:t>
      </w:r>
      <w:r>
        <w:rPr>
          <w:color w:val="FF0000"/>
          <w:sz w:val="16"/>
          <w:szCs w:val="12"/>
        </w:rPr>
        <w:t xml:space="preserve">    </w:t>
      </w:r>
      <w:r w:rsidRPr="0072368E">
        <w:rPr>
          <w:color w:val="FF0000"/>
          <w:sz w:val="16"/>
          <w:szCs w:val="12"/>
        </w:rPr>
        <w:t>(Data)</w:t>
      </w:r>
    </w:p>
    <w:p w14:paraId="7AEBDE8C" w14:textId="77777777" w:rsidR="00E53368" w:rsidRDefault="00E53368" w:rsidP="00E53368">
      <w:pPr>
        <w:widowControl w:val="0"/>
        <w:snapToGrid w:val="0"/>
        <w:ind w:left="3686"/>
        <w:jc w:val="both"/>
        <w:rPr>
          <w:szCs w:val="12"/>
        </w:rPr>
      </w:pPr>
    </w:p>
    <w:p w14:paraId="45C59081" w14:textId="77777777" w:rsidR="00E53368" w:rsidRDefault="00E53368" w:rsidP="00E53368">
      <w:pPr>
        <w:widowControl w:val="0"/>
        <w:snapToGrid w:val="0"/>
        <w:ind w:left="3969" w:hanging="709"/>
        <w:jc w:val="both"/>
        <w:rPr>
          <w:szCs w:val="12"/>
        </w:rPr>
      </w:pPr>
      <w:r>
        <w:rPr>
          <w:b/>
          <w:szCs w:val="12"/>
        </w:rPr>
        <w:t xml:space="preserve">Konsultantas  </w:t>
      </w:r>
      <w:r>
        <w:rPr>
          <w:szCs w:val="12"/>
        </w:rPr>
        <w:t>_______________ __</w:t>
      </w:r>
      <w:r>
        <w:rPr>
          <w:szCs w:val="10"/>
        </w:rPr>
        <w:t>________ __________</w:t>
      </w:r>
    </w:p>
    <w:p w14:paraId="47457111" w14:textId="77777777" w:rsidR="00E53368" w:rsidRDefault="00E53368" w:rsidP="00E53368">
      <w:pPr>
        <w:widowControl w:val="0"/>
        <w:snapToGrid w:val="0"/>
        <w:ind w:left="3969" w:hanging="709"/>
        <w:jc w:val="both"/>
        <w:rPr>
          <w:sz w:val="16"/>
          <w:szCs w:val="12"/>
        </w:rPr>
      </w:pPr>
      <w:r>
        <w:rPr>
          <w:b/>
          <w:szCs w:val="12"/>
        </w:rPr>
        <w:t xml:space="preserve">                          </w:t>
      </w:r>
      <w:r>
        <w:rPr>
          <w:sz w:val="16"/>
          <w:szCs w:val="12"/>
        </w:rPr>
        <w:t>(Pedag. vardas, vardas, pavardė)        (Parašas)                   (Data)</w:t>
      </w:r>
    </w:p>
    <w:p w14:paraId="4E0F6899" w14:textId="77777777" w:rsidR="00E53368" w:rsidRDefault="00E53368" w:rsidP="00E53368">
      <w:pPr>
        <w:widowControl w:val="0"/>
        <w:snapToGrid w:val="0"/>
        <w:ind w:left="3686"/>
        <w:jc w:val="both"/>
        <w:rPr>
          <w:sz w:val="16"/>
          <w:szCs w:val="12"/>
        </w:rPr>
      </w:pPr>
    </w:p>
    <w:p w14:paraId="402CA41A" w14:textId="77777777" w:rsidR="00E53368" w:rsidRDefault="00E53368" w:rsidP="00E53368">
      <w:pPr>
        <w:widowControl w:val="0"/>
        <w:snapToGrid w:val="0"/>
        <w:ind w:left="3969" w:hanging="708"/>
        <w:jc w:val="both"/>
        <w:rPr>
          <w:szCs w:val="12"/>
        </w:rPr>
      </w:pPr>
      <w:r>
        <w:rPr>
          <w:b/>
          <w:szCs w:val="12"/>
        </w:rPr>
        <w:t>Konsultantas</w:t>
      </w:r>
      <w:r>
        <w:rPr>
          <w:szCs w:val="12"/>
        </w:rPr>
        <w:t>________________ __</w:t>
      </w:r>
      <w:r>
        <w:rPr>
          <w:szCs w:val="10"/>
        </w:rPr>
        <w:t>________ _________</w:t>
      </w:r>
    </w:p>
    <w:p w14:paraId="0BA05037" w14:textId="77777777" w:rsidR="00E53368" w:rsidRDefault="00E53368" w:rsidP="00E53368">
      <w:pPr>
        <w:widowControl w:val="0"/>
        <w:snapToGrid w:val="0"/>
        <w:ind w:left="3969" w:hanging="708"/>
        <w:jc w:val="both"/>
        <w:rPr>
          <w:sz w:val="16"/>
          <w:szCs w:val="12"/>
        </w:rPr>
      </w:pPr>
      <w:r>
        <w:rPr>
          <w:b/>
          <w:szCs w:val="12"/>
        </w:rPr>
        <w:t xml:space="preserve">                          </w:t>
      </w:r>
      <w:r>
        <w:rPr>
          <w:sz w:val="16"/>
          <w:szCs w:val="12"/>
        </w:rPr>
        <w:t>(Pedag. vardas, vardas, pavardė)        (Parašas)                    (Data)</w:t>
      </w:r>
    </w:p>
    <w:p w14:paraId="20320E7F" w14:textId="77777777" w:rsidR="00E53368" w:rsidRDefault="00E53368" w:rsidP="00E53368">
      <w:pPr>
        <w:spacing w:line="360" w:lineRule="auto"/>
        <w:jc w:val="center"/>
      </w:pPr>
    </w:p>
    <w:p w14:paraId="3B62E0AC" w14:textId="77777777" w:rsidR="00E53368" w:rsidRDefault="00E53368" w:rsidP="00E53368">
      <w:pPr>
        <w:spacing w:line="360" w:lineRule="auto"/>
        <w:jc w:val="center"/>
      </w:pPr>
    </w:p>
    <w:p w14:paraId="5B520BB6" w14:textId="77777777" w:rsidR="00E53368" w:rsidRDefault="00E53368" w:rsidP="00E53368">
      <w:pPr>
        <w:spacing w:line="360" w:lineRule="auto"/>
        <w:jc w:val="center"/>
      </w:pPr>
    </w:p>
    <w:p w14:paraId="75982E2A" w14:textId="77777777" w:rsidR="00E53368" w:rsidRDefault="00E53368" w:rsidP="00E53368">
      <w:pPr>
        <w:spacing w:line="360" w:lineRule="auto"/>
      </w:pPr>
    </w:p>
    <w:p w14:paraId="6A2FF46C" w14:textId="77777777" w:rsidR="00E53368" w:rsidRDefault="00E53368" w:rsidP="00E53368">
      <w:pPr>
        <w:jc w:val="center"/>
      </w:pPr>
      <w:r>
        <w:t>Vilnius, 20XX</w:t>
      </w:r>
    </w:p>
    <w:p w14:paraId="4CC0B41E" w14:textId="77777777" w:rsidR="00E53368" w:rsidRPr="002B6F16" w:rsidRDefault="00E53368" w:rsidP="00E53368">
      <w:pPr>
        <w:jc w:val="center"/>
        <w:rPr>
          <w:sz w:val="22"/>
          <w:szCs w:val="22"/>
        </w:rPr>
      </w:pPr>
      <w:r>
        <w:br w:type="page"/>
      </w:r>
      <w:r w:rsidRPr="002B6F16">
        <w:rPr>
          <w:sz w:val="22"/>
          <w:szCs w:val="22"/>
        </w:rPr>
        <w:lastRenderedPageBreak/>
        <w:t>VILNIAUS GEDIMINO TECHNIKOS UNIVERSITETAS</w:t>
      </w:r>
    </w:p>
    <w:p w14:paraId="17CAB76C" w14:textId="77777777" w:rsidR="00E53368" w:rsidRDefault="00E53368" w:rsidP="00E53368">
      <w:pPr>
        <w:jc w:val="center"/>
        <w:rPr>
          <w:sz w:val="22"/>
        </w:rPr>
      </w:pPr>
      <w:r>
        <w:rPr>
          <w:caps/>
          <w:sz w:val="22"/>
        </w:rPr>
        <w:t>verslo vadybos</w:t>
      </w:r>
      <w:r>
        <w:rPr>
          <w:sz w:val="22"/>
        </w:rPr>
        <w:t xml:space="preserve"> FAKULTETAS</w:t>
      </w:r>
    </w:p>
    <w:p w14:paraId="56EB5983" w14:textId="77777777" w:rsidR="00E53368" w:rsidRDefault="00E53368" w:rsidP="00E53368">
      <w:pPr>
        <w:jc w:val="center"/>
      </w:pPr>
      <w:r>
        <w:rPr>
          <w:caps/>
          <w:sz w:val="22"/>
        </w:rPr>
        <w:t>vadybos</w:t>
      </w:r>
      <w:r>
        <w:rPr>
          <w:sz w:val="22"/>
        </w:rPr>
        <w:t xml:space="preserve"> KATEDRA</w:t>
      </w:r>
    </w:p>
    <w:p w14:paraId="1DD5E809" w14:textId="77777777" w:rsidR="00E53368" w:rsidRDefault="00E53368" w:rsidP="00E53368"/>
    <w:p w14:paraId="323354E5" w14:textId="77777777" w:rsidR="00E53368" w:rsidRPr="002B6F16" w:rsidRDefault="00E53368" w:rsidP="00E53368">
      <w:pPr>
        <w:ind w:left="6480"/>
        <w:rPr>
          <w:sz w:val="22"/>
          <w:szCs w:val="22"/>
        </w:rPr>
      </w:pPr>
      <w:r w:rsidRPr="002B6F16">
        <w:rPr>
          <w:noProof/>
          <w:sz w:val="22"/>
          <w:szCs w:val="22"/>
        </w:rPr>
        <mc:AlternateContent>
          <mc:Choice Requires="wps">
            <w:drawing>
              <wp:anchor distT="0" distB="0" distL="114300" distR="114300" simplePos="0" relativeHeight="251659264" behindDoc="0" locked="0" layoutInCell="1" allowOverlap="1" wp14:anchorId="63F82CC3" wp14:editId="42DA28C1">
                <wp:simplePos x="0" y="0"/>
                <wp:positionH relativeFrom="column">
                  <wp:posOffset>-342900</wp:posOffset>
                </wp:positionH>
                <wp:positionV relativeFrom="paragraph">
                  <wp:posOffset>35560</wp:posOffset>
                </wp:positionV>
                <wp:extent cx="4187190" cy="846455"/>
                <wp:effectExtent l="3810" t="0" r="0" b="381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48C7ED" w14:textId="77777777" w:rsidR="00E53368" w:rsidRPr="00F061DD" w:rsidRDefault="00E53368" w:rsidP="00E53368">
                            <w:pPr>
                              <w:spacing w:before="120"/>
                              <w:rPr>
                                <w:color w:val="FF0000"/>
                                <w:sz w:val="20"/>
                              </w:rPr>
                            </w:pPr>
                            <w:r w:rsidRPr="00F061DD">
                              <w:rPr>
                                <w:color w:val="FF0000"/>
                                <w:sz w:val="20"/>
                              </w:rPr>
                              <w:t>Verslo studijų kryptis</w:t>
                            </w:r>
                          </w:p>
                          <w:p w14:paraId="632ABF30" w14:textId="77777777" w:rsidR="00E53368" w:rsidRPr="00F061DD" w:rsidRDefault="00E53368" w:rsidP="00E53368">
                            <w:pPr>
                              <w:spacing w:before="120"/>
                              <w:rPr>
                                <w:color w:val="FF0000"/>
                                <w:sz w:val="20"/>
                              </w:rPr>
                            </w:pPr>
                            <w:r w:rsidRPr="00F061DD">
                              <w:rPr>
                                <w:color w:val="FF0000"/>
                                <w:sz w:val="20"/>
                              </w:rPr>
                              <w:t xml:space="preserve">Verslo vadybos studijų programa, valstybinis kodas </w:t>
                            </w:r>
                            <w:r w:rsidRPr="00F061DD">
                              <w:rPr>
                                <w:rStyle w:val="Strong"/>
                                <w:b w:val="0"/>
                                <w:color w:val="FF0000"/>
                                <w:sz w:val="20"/>
                              </w:rPr>
                              <w:t>XXXXXXXX</w:t>
                            </w:r>
                          </w:p>
                          <w:p w14:paraId="79F58A72" w14:textId="77777777" w:rsidR="00E53368" w:rsidRPr="00F061DD" w:rsidRDefault="00E53368" w:rsidP="00E53368">
                            <w:pPr>
                              <w:spacing w:before="120"/>
                              <w:rPr>
                                <w:color w:val="FF0000"/>
                                <w:sz w:val="20"/>
                              </w:rPr>
                            </w:pPr>
                            <w:r w:rsidRPr="00F061DD">
                              <w:rPr>
                                <w:color w:val="FF0000"/>
                                <w:sz w:val="20"/>
                              </w:rPr>
                              <w:t>Marketingo vadybos specializacija</w:t>
                            </w:r>
                          </w:p>
                          <w:p w14:paraId="5BCD3AD6" w14:textId="77777777" w:rsidR="00E53368" w:rsidRPr="00D6632D" w:rsidRDefault="00E53368" w:rsidP="00E53368">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F82CC3" id="_x0000_t202" coordsize="21600,21600" o:spt="202" path="m,l,21600r21600,l21600,xe">
                <v:stroke joinstyle="miter"/>
                <v:path gradientshapeok="t" o:connecttype="rect"/>
              </v:shapetype>
              <v:shape id="Text Box 25" o:spid="_x0000_s1026" type="#_x0000_t202" style="position:absolute;left:0;text-align:left;margin-left:-27pt;margin-top:2.8pt;width:329.7pt;height:66.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" stroked="f">
                <v:textbox>
                  <w:txbxContent>
                    <w:p w14:paraId="6048C7ED" w14:textId="77777777" w:rsidR="00E53368" w:rsidRPr="00F061DD" w:rsidRDefault="00E53368" w:rsidP="00E53368">
                      <w:pPr>
                        <w:spacing w:before="120"/>
                        <w:rPr>
                          <w:color w:val="FF0000"/>
                          <w:sz w:val="20"/>
                        </w:rPr>
                      </w:pPr>
                      <w:r w:rsidRPr="00F061DD">
                        <w:rPr>
                          <w:color w:val="FF0000"/>
                          <w:sz w:val="20"/>
                        </w:rPr>
                        <w:t>Verslo studijų kryptis</w:t>
                      </w:r>
                    </w:p>
                    <w:p w14:paraId="632ABF30" w14:textId="77777777" w:rsidR="00E53368" w:rsidRPr="00F061DD" w:rsidRDefault="00E53368" w:rsidP="00E53368">
                      <w:pPr>
                        <w:spacing w:before="120"/>
                        <w:rPr>
                          <w:color w:val="FF0000"/>
                          <w:sz w:val="20"/>
                        </w:rPr>
                      </w:pPr>
                      <w:r w:rsidRPr="00F061DD">
                        <w:rPr>
                          <w:color w:val="FF0000"/>
                          <w:sz w:val="20"/>
                        </w:rPr>
                        <w:t xml:space="preserve">Verslo vadybos studijų programa, valstybinis kodas </w:t>
                      </w:r>
                      <w:r w:rsidRPr="00F061DD">
                        <w:rPr>
                          <w:rStyle w:val="Strong"/>
                          <w:b w:val="0"/>
                          <w:color w:val="FF0000"/>
                          <w:sz w:val="20"/>
                        </w:rPr>
                        <w:t>XXXXXXXX</w:t>
                      </w:r>
                    </w:p>
                    <w:p w14:paraId="79F58A72" w14:textId="77777777" w:rsidR="00E53368" w:rsidRPr="00F061DD" w:rsidRDefault="00E53368" w:rsidP="00E53368">
                      <w:pPr>
                        <w:spacing w:before="120"/>
                        <w:rPr>
                          <w:color w:val="FF0000"/>
                          <w:sz w:val="20"/>
                        </w:rPr>
                      </w:pPr>
                      <w:r w:rsidRPr="00F061DD">
                        <w:rPr>
                          <w:color w:val="FF0000"/>
                          <w:sz w:val="20"/>
                        </w:rPr>
                        <w:t>Marketingo vadybos specializacija</w:t>
                      </w:r>
                    </w:p>
                    <w:p w14:paraId="5BCD3AD6" w14:textId="77777777" w:rsidR="00E53368" w:rsidRPr="00D6632D" w:rsidRDefault="00E53368" w:rsidP="00E53368">
                      <w:pPr>
                        <w:spacing w:before="120"/>
                        <w:rPr>
                          <w:sz w:val="20"/>
                        </w:rPr>
                      </w:pPr>
                    </w:p>
                  </w:txbxContent>
                </v:textbox>
              </v:shape>
            </w:pict>
          </mc:Fallback>
        </mc:AlternateContent>
      </w:r>
      <w:r w:rsidRPr="002B6F16">
        <w:rPr>
          <w:sz w:val="22"/>
          <w:szCs w:val="22"/>
        </w:rPr>
        <w:t xml:space="preserve">             TVIRTINU</w:t>
      </w:r>
    </w:p>
    <w:p w14:paraId="764CB4CC" w14:textId="77777777" w:rsidR="00E53368" w:rsidRPr="00A7528C" w:rsidRDefault="00E53368" w:rsidP="00E53368">
      <w:pPr>
        <w:rPr>
          <w:sz w:val="22"/>
          <w:szCs w:val="22"/>
        </w:rPr>
      </w:pPr>
      <w:r>
        <w:t xml:space="preserve">                                                                                                                        </w:t>
      </w:r>
      <w:r>
        <w:rPr>
          <w:sz w:val="22"/>
          <w:szCs w:val="22"/>
        </w:rPr>
        <w:t>Katedros vedėja</w:t>
      </w:r>
    </w:p>
    <w:p w14:paraId="77C0ED9E" w14:textId="77777777" w:rsidR="00E53368" w:rsidRDefault="00E53368" w:rsidP="00E53368">
      <w:pPr>
        <w:pStyle w:val="BodyText"/>
        <w:spacing w:before="120"/>
        <w:ind w:left="6481"/>
        <w:rPr>
          <w:sz w:val="22"/>
        </w:rPr>
      </w:pPr>
      <w:r>
        <w:rPr>
          <w:sz w:val="22"/>
        </w:rPr>
        <w:t>______________________</w:t>
      </w:r>
    </w:p>
    <w:p w14:paraId="3F68BBD0" w14:textId="77777777" w:rsidR="00E53368" w:rsidRDefault="00E53368" w:rsidP="00E53368">
      <w:pPr>
        <w:pStyle w:val="BodyText"/>
        <w:ind w:left="6480" w:firstLine="720"/>
        <w:rPr>
          <w:sz w:val="16"/>
        </w:rPr>
      </w:pPr>
      <w:r>
        <w:rPr>
          <w:sz w:val="16"/>
        </w:rPr>
        <w:t xml:space="preserve">     (Parašas)</w:t>
      </w:r>
    </w:p>
    <w:p w14:paraId="2FF9E651" w14:textId="77777777" w:rsidR="00E53368" w:rsidRPr="00781F66" w:rsidRDefault="00E53368" w:rsidP="00E53368">
      <w:pPr>
        <w:pStyle w:val="BodyText"/>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Pr>
          <w:sz w:val="22"/>
          <w:szCs w:val="22"/>
          <w:u w:val="single"/>
        </w:rPr>
        <w:t>Ilona Skačkauskienė</w:t>
      </w:r>
    </w:p>
    <w:p w14:paraId="21057D68" w14:textId="77777777" w:rsidR="00E53368" w:rsidRDefault="00E53368" w:rsidP="00E53368">
      <w:pPr>
        <w:pStyle w:val="BodyText"/>
        <w:ind w:left="6480" w:firstLine="720"/>
        <w:rPr>
          <w:sz w:val="22"/>
        </w:rPr>
      </w:pPr>
      <w:r>
        <w:rPr>
          <w:sz w:val="16"/>
        </w:rPr>
        <w:t>(Vardas, pavardė)</w:t>
      </w:r>
    </w:p>
    <w:p w14:paraId="6AA8B94C" w14:textId="77777777" w:rsidR="00E53368" w:rsidRDefault="00E53368" w:rsidP="00E53368">
      <w:pPr>
        <w:pStyle w:val="BodyText"/>
        <w:jc w:val="right"/>
      </w:pPr>
      <w:r>
        <w:t>____________________</w:t>
      </w:r>
    </w:p>
    <w:p w14:paraId="65D9937D" w14:textId="77777777" w:rsidR="00E53368" w:rsidRDefault="00E53368" w:rsidP="00E53368">
      <w:pPr>
        <w:rPr>
          <w:sz w:val="16"/>
        </w:rPr>
      </w:pPr>
      <w:r>
        <w:rPr>
          <w:sz w:val="16"/>
        </w:rPr>
        <w:t xml:space="preserve">                                                                                                                                                                                                (Data)   </w:t>
      </w:r>
    </w:p>
    <w:p w14:paraId="66FC1E6A" w14:textId="77777777" w:rsidR="00E53368" w:rsidRPr="002B6F16" w:rsidRDefault="00E53368" w:rsidP="00E53368">
      <w:pPr>
        <w:jc w:val="center"/>
        <w:rPr>
          <w:b/>
          <w:sz w:val="22"/>
          <w:szCs w:val="22"/>
        </w:rPr>
      </w:pPr>
      <w:r w:rsidRPr="002B6F16">
        <w:rPr>
          <w:b/>
          <w:sz w:val="22"/>
          <w:szCs w:val="22"/>
        </w:rPr>
        <w:t>BAIGIAMOJO BAKALAURO DARBO</w:t>
      </w:r>
    </w:p>
    <w:p w14:paraId="7127B9F2" w14:textId="77777777" w:rsidR="00E53368" w:rsidRPr="006842D6" w:rsidRDefault="00E53368" w:rsidP="00E53368">
      <w:pPr>
        <w:jc w:val="center"/>
        <w:rPr>
          <w:b/>
          <w:sz w:val="22"/>
          <w:szCs w:val="22"/>
        </w:rPr>
      </w:pPr>
      <w:r w:rsidRPr="006842D6">
        <w:rPr>
          <w:b/>
          <w:sz w:val="22"/>
          <w:szCs w:val="22"/>
        </w:rPr>
        <w:t>UŽDUOTIS</w:t>
      </w:r>
    </w:p>
    <w:p w14:paraId="1C157945" w14:textId="77777777" w:rsidR="00E53368" w:rsidRDefault="00E53368" w:rsidP="00E53368">
      <w:pPr>
        <w:jc w:val="center"/>
        <w:rPr>
          <w:sz w:val="22"/>
        </w:rPr>
      </w:pPr>
      <w:r w:rsidRPr="0085799D">
        <w:rPr>
          <w:color w:val="FF0000"/>
          <w:sz w:val="22"/>
        </w:rPr>
        <w:t>20</w:t>
      </w:r>
      <w:r>
        <w:rPr>
          <w:color w:val="FF0000"/>
          <w:sz w:val="22"/>
        </w:rPr>
        <w:t>XX</w:t>
      </w:r>
      <w:r w:rsidRPr="0085799D">
        <w:rPr>
          <w:color w:val="FF0000"/>
          <w:sz w:val="22"/>
        </w:rPr>
        <w:t>-</w:t>
      </w:r>
      <w:r>
        <w:rPr>
          <w:color w:val="FF0000"/>
          <w:sz w:val="22"/>
        </w:rPr>
        <w:t>__</w:t>
      </w:r>
      <w:r w:rsidRPr="0085799D">
        <w:rPr>
          <w:color w:val="FF0000"/>
          <w:sz w:val="22"/>
        </w:rPr>
        <w:t>-</w:t>
      </w:r>
      <w:r>
        <w:rPr>
          <w:color w:val="FF0000"/>
          <w:sz w:val="22"/>
        </w:rPr>
        <w:t>___</w:t>
      </w:r>
      <w:r>
        <w:rPr>
          <w:sz w:val="22"/>
        </w:rPr>
        <w:t xml:space="preserve">  </w:t>
      </w:r>
      <w:r w:rsidRPr="00C93B84">
        <w:rPr>
          <w:sz w:val="22"/>
        </w:rPr>
        <w:t xml:space="preserve"> Nr</w:t>
      </w:r>
      <w:r>
        <w:rPr>
          <w:sz w:val="22"/>
        </w:rPr>
        <w:t>. ...............</w:t>
      </w:r>
    </w:p>
    <w:p w14:paraId="7EDA0562" w14:textId="77777777" w:rsidR="00E53368" w:rsidRDefault="00E53368" w:rsidP="00E53368">
      <w:pPr>
        <w:jc w:val="center"/>
        <w:rPr>
          <w:b/>
          <w:bCs/>
          <w:sz w:val="22"/>
        </w:rPr>
      </w:pPr>
      <w:r>
        <w:rPr>
          <w:sz w:val="22"/>
        </w:rPr>
        <w:t>Vilnius</w:t>
      </w:r>
    </w:p>
    <w:p w14:paraId="0D0D7F15" w14:textId="77777777" w:rsidR="00E53368" w:rsidRDefault="00E53368" w:rsidP="00E53368">
      <w:pPr>
        <w:rPr>
          <w:sz w:val="12"/>
        </w:rPr>
      </w:pPr>
    </w:p>
    <w:p w14:paraId="59D1137B" w14:textId="77777777" w:rsidR="00E53368" w:rsidRPr="009E5DB3" w:rsidRDefault="00E53368" w:rsidP="00E53368">
      <w:pPr>
        <w:jc w:val="both"/>
        <w:rPr>
          <w:color w:val="FF0000"/>
          <w:sz w:val="15"/>
        </w:rPr>
      </w:pPr>
      <w:r w:rsidRPr="009E5DB3">
        <w:rPr>
          <w:color w:val="FF0000"/>
          <w:sz w:val="22"/>
        </w:rPr>
        <w:t>Studentui (ei) ....................…….....…………................................…............................................…........…....</w:t>
      </w:r>
      <w:r w:rsidRPr="009E5DB3">
        <w:rPr>
          <w:color w:val="FF0000"/>
          <w:sz w:val="22"/>
        </w:rPr>
        <w:br/>
      </w:r>
      <w:r w:rsidRPr="009E5DB3">
        <w:rPr>
          <w:color w:val="FF0000"/>
          <w:sz w:val="16"/>
        </w:rPr>
        <w:t xml:space="preserve">                                                              </w:t>
      </w:r>
      <w:r w:rsidRPr="009E5DB3">
        <w:rPr>
          <w:color w:val="FF0000"/>
          <w:sz w:val="16"/>
        </w:rPr>
        <w:tab/>
      </w:r>
      <w:r w:rsidRPr="009E5DB3">
        <w:rPr>
          <w:color w:val="FF0000"/>
          <w:sz w:val="16"/>
        </w:rPr>
        <w:tab/>
        <w:t xml:space="preserve">       (Vardas, pavardė)</w:t>
      </w:r>
    </w:p>
    <w:p w14:paraId="44E54121" w14:textId="77777777" w:rsidR="00E53368" w:rsidRPr="009E5DB3" w:rsidRDefault="00E53368" w:rsidP="00E53368">
      <w:pPr>
        <w:jc w:val="both"/>
        <w:rPr>
          <w:color w:val="FF0000"/>
          <w:sz w:val="8"/>
        </w:rPr>
      </w:pPr>
    </w:p>
    <w:p w14:paraId="2A007AF6" w14:textId="77777777" w:rsidR="00E53368" w:rsidRPr="009E5DB3" w:rsidRDefault="00E53368" w:rsidP="00E53368">
      <w:pPr>
        <w:pStyle w:val="BodyText"/>
        <w:jc w:val="both"/>
        <w:rPr>
          <w:color w:val="FF0000"/>
          <w:sz w:val="10"/>
        </w:rPr>
      </w:pPr>
      <w:r w:rsidRPr="009E5DB3">
        <w:rPr>
          <w:color w:val="FF0000"/>
          <w:sz w:val="22"/>
        </w:rPr>
        <w:t>Baigiamojo darbo tema</w:t>
      </w:r>
      <w:r w:rsidRPr="009E5DB3">
        <w:rPr>
          <w:color w:val="FF0000"/>
        </w:rPr>
        <w:t>: ......…..………....................................................................................</w:t>
      </w:r>
      <w:r w:rsidRPr="009E5DB3">
        <w:rPr>
          <w:color w:val="FF0000"/>
        </w:rPr>
        <w:br/>
      </w:r>
    </w:p>
    <w:p w14:paraId="6F79FF63" w14:textId="77777777" w:rsidR="00E53368" w:rsidRDefault="00E53368" w:rsidP="00E53368">
      <w:pPr>
        <w:pStyle w:val="BodyText"/>
        <w:jc w:val="both"/>
        <w:rPr>
          <w:sz w:val="10"/>
        </w:rPr>
      </w:pPr>
      <w:r w:rsidRPr="009E5DB3">
        <w:rPr>
          <w:color w:val="FF0000"/>
        </w:rPr>
        <w:t>.................................................................................................................................</w:t>
      </w:r>
      <w:r>
        <w:rPr>
          <w:color w:val="FF0000"/>
        </w:rPr>
        <w:t>......................</w:t>
      </w:r>
    </w:p>
    <w:p w14:paraId="364778DE" w14:textId="77777777" w:rsidR="00E53368" w:rsidRDefault="00E53368" w:rsidP="00E53368">
      <w:pPr>
        <w:rPr>
          <w:sz w:val="10"/>
        </w:rPr>
      </w:pPr>
    </w:p>
    <w:p w14:paraId="6EF4B8E2" w14:textId="77777777" w:rsidR="00E53368" w:rsidRPr="009E5DB3" w:rsidRDefault="00E53368" w:rsidP="00E53368">
      <w:pPr>
        <w:rPr>
          <w:color w:val="FF0000"/>
          <w:sz w:val="22"/>
        </w:rPr>
      </w:pPr>
      <w:r w:rsidRPr="009E5DB3">
        <w:rPr>
          <w:color w:val="FF0000"/>
          <w:sz w:val="22"/>
        </w:rPr>
        <w:t>patvirtinta 20</w:t>
      </w:r>
      <w:r>
        <w:rPr>
          <w:color w:val="FF0000"/>
          <w:sz w:val="22"/>
        </w:rPr>
        <w:t xml:space="preserve">XX m. _________  </w:t>
      </w:r>
      <w:r w:rsidRPr="009E5DB3">
        <w:rPr>
          <w:color w:val="FF0000"/>
          <w:sz w:val="22"/>
        </w:rPr>
        <w:t xml:space="preserve">d. dekano potvarkiu Nr. </w:t>
      </w:r>
      <w:r>
        <w:rPr>
          <w:color w:val="FF0000"/>
        </w:rPr>
        <w:t>______</w:t>
      </w:r>
    </w:p>
    <w:p w14:paraId="3D65A6F2" w14:textId="77777777" w:rsidR="00E53368" w:rsidRDefault="00E53368" w:rsidP="00E53368">
      <w:pPr>
        <w:rPr>
          <w:sz w:val="12"/>
        </w:rPr>
      </w:pPr>
    </w:p>
    <w:p w14:paraId="7FC25A84" w14:textId="77777777" w:rsidR="00E53368" w:rsidRPr="002B6F16" w:rsidRDefault="00E53368" w:rsidP="00E53368">
      <w:pPr>
        <w:rPr>
          <w:sz w:val="22"/>
          <w:szCs w:val="22"/>
        </w:rPr>
      </w:pPr>
      <w:r>
        <w:rPr>
          <w:sz w:val="22"/>
          <w:szCs w:val="22"/>
        </w:rPr>
        <w:t>Baigiamojo darbo</w:t>
      </w:r>
      <w:r w:rsidRPr="002B6F16">
        <w:rPr>
          <w:sz w:val="22"/>
          <w:szCs w:val="22"/>
        </w:rPr>
        <w:t xml:space="preserve"> užbaigimo </w:t>
      </w:r>
      <w:r w:rsidRPr="009007C8">
        <w:rPr>
          <w:sz w:val="22"/>
          <w:szCs w:val="22"/>
        </w:rPr>
        <w:t xml:space="preserve">terminas </w:t>
      </w:r>
      <w:r w:rsidRPr="00315BE8">
        <w:rPr>
          <w:color w:val="FF0000"/>
          <w:sz w:val="22"/>
          <w:szCs w:val="22"/>
        </w:rPr>
        <w:t>20</w:t>
      </w:r>
      <w:r>
        <w:rPr>
          <w:color w:val="FF0000"/>
          <w:sz w:val="22"/>
          <w:szCs w:val="22"/>
        </w:rPr>
        <w:t>XX</w:t>
      </w:r>
      <w:r w:rsidRPr="00315BE8">
        <w:rPr>
          <w:color w:val="FF0000"/>
          <w:sz w:val="22"/>
          <w:szCs w:val="22"/>
        </w:rPr>
        <w:t xml:space="preserve"> </w:t>
      </w:r>
      <w:r>
        <w:rPr>
          <w:color w:val="FF0000"/>
          <w:sz w:val="22"/>
          <w:szCs w:val="22"/>
        </w:rPr>
        <w:t>m.</w:t>
      </w:r>
      <w:r w:rsidRPr="00315BE8">
        <w:rPr>
          <w:color w:val="FF0000"/>
          <w:sz w:val="22"/>
          <w:szCs w:val="22"/>
        </w:rPr>
        <w:t xml:space="preserve"> </w:t>
      </w:r>
      <w:r>
        <w:rPr>
          <w:color w:val="FF0000"/>
          <w:sz w:val="22"/>
          <w:szCs w:val="22"/>
        </w:rPr>
        <w:t>gegužės __</w:t>
      </w:r>
      <w:r w:rsidRPr="00315BE8">
        <w:rPr>
          <w:color w:val="FF0000"/>
          <w:sz w:val="22"/>
          <w:szCs w:val="22"/>
        </w:rPr>
        <w:t xml:space="preserve"> d.</w:t>
      </w:r>
    </w:p>
    <w:p w14:paraId="5E177A87" w14:textId="77777777" w:rsidR="00E53368" w:rsidRDefault="00E53368" w:rsidP="00E53368">
      <w:pPr>
        <w:pStyle w:val="BodyText"/>
        <w:rPr>
          <w:sz w:val="12"/>
        </w:rPr>
      </w:pPr>
    </w:p>
    <w:p w14:paraId="45C4818E" w14:textId="77777777" w:rsidR="00E53368" w:rsidRPr="002B6F16" w:rsidRDefault="00E53368" w:rsidP="00E53368">
      <w:pPr>
        <w:rPr>
          <w:sz w:val="22"/>
          <w:szCs w:val="22"/>
        </w:rPr>
      </w:pPr>
      <w:r>
        <w:rPr>
          <w:sz w:val="22"/>
          <w:szCs w:val="22"/>
        </w:rPr>
        <w:t xml:space="preserve">BAIGIAMOJO DARBO </w:t>
      </w:r>
      <w:r w:rsidRPr="002B6F16">
        <w:rPr>
          <w:sz w:val="22"/>
          <w:szCs w:val="22"/>
        </w:rPr>
        <w:t>UŽDUOTIS:</w:t>
      </w:r>
    </w:p>
    <w:p w14:paraId="1EAB0FBC" w14:textId="77777777" w:rsidR="00E53368" w:rsidRPr="009E5DB3" w:rsidRDefault="00E53368" w:rsidP="00E53368">
      <w:pPr>
        <w:jc w:val="both"/>
        <w:rPr>
          <w:color w:val="FF0000"/>
          <w:sz w:val="12"/>
        </w:rPr>
      </w:pPr>
      <w:r w:rsidRPr="009E5DB3">
        <w:rPr>
          <w:color w:val="FF0000"/>
          <w:sz w:val="22"/>
        </w:rPr>
        <w:t>..........................................................................................................................................................……..</w:t>
      </w:r>
    </w:p>
    <w:p w14:paraId="23876F66" w14:textId="77777777" w:rsidR="00E53368" w:rsidRPr="009E5DB3" w:rsidRDefault="00E53368" w:rsidP="00E53368">
      <w:pPr>
        <w:jc w:val="both"/>
        <w:rPr>
          <w:color w:val="FF0000"/>
          <w:sz w:val="12"/>
        </w:rPr>
      </w:pPr>
      <w:r w:rsidRPr="009E5DB3">
        <w:rPr>
          <w:color w:val="FF0000"/>
          <w:sz w:val="22"/>
        </w:rPr>
        <w:t>.........................................................................................................................................................……...</w:t>
      </w:r>
    </w:p>
    <w:p w14:paraId="1DC95634" w14:textId="77777777" w:rsidR="00E53368" w:rsidRPr="009E5DB3" w:rsidRDefault="00E53368" w:rsidP="00E53368">
      <w:pPr>
        <w:jc w:val="both"/>
        <w:rPr>
          <w:color w:val="FF0000"/>
          <w:sz w:val="12"/>
        </w:rPr>
      </w:pPr>
      <w:r w:rsidRPr="009E5DB3">
        <w:rPr>
          <w:color w:val="FF0000"/>
          <w:sz w:val="22"/>
        </w:rPr>
        <w:t>..............................................................................................................................................................…</w:t>
      </w:r>
    </w:p>
    <w:p w14:paraId="4FFCBA91" w14:textId="77777777" w:rsidR="00E53368" w:rsidRPr="009E5DB3" w:rsidRDefault="00E53368" w:rsidP="00E53368">
      <w:pPr>
        <w:pStyle w:val="BodyText2"/>
        <w:spacing w:after="0" w:line="240" w:lineRule="auto"/>
        <w:jc w:val="both"/>
        <w:rPr>
          <w:color w:val="FF0000"/>
          <w:sz w:val="12"/>
        </w:rPr>
      </w:pPr>
      <w:r w:rsidRPr="009E5DB3">
        <w:rPr>
          <w:color w:val="FF0000"/>
        </w:rPr>
        <w:t>...........................................................................................................................................……....</w:t>
      </w:r>
    </w:p>
    <w:p w14:paraId="2D8E36ED" w14:textId="77777777" w:rsidR="00E53368" w:rsidRPr="009E5DB3" w:rsidRDefault="00E53368" w:rsidP="00E53368">
      <w:pPr>
        <w:jc w:val="both"/>
        <w:rPr>
          <w:color w:val="FF0000"/>
          <w:sz w:val="12"/>
        </w:rPr>
      </w:pPr>
      <w:r w:rsidRPr="009E5DB3">
        <w:rPr>
          <w:color w:val="FF0000"/>
          <w:sz w:val="22"/>
        </w:rPr>
        <w:t xml:space="preserve">............................................................................................................................................................…… </w:t>
      </w:r>
      <w:r w:rsidRPr="009E5DB3">
        <w:rPr>
          <w:color w:val="FF0000"/>
          <w:sz w:val="22"/>
        </w:rPr>
        <w:br/>
      </w:r>
    </w:p>
    <w:p w14:paraId="43DDEB4D" w14:textId="77777777" w:rsidR="00E53368" w:rsidRDefault="00E53368" w:rsidP="00E53368">
      <w:pPr>
        <w:rPr>
          <w:sz w:val="12"/>
        </w:rPr>
      </w:pPr>
      <w:r>
        <w:rPr>
          <w:color w:val="FF0000"/>
          <w:sz w:val="22"/>
        </w:rPr>
        <w:t xml:space="preserve">Baigiamojo bakalauro darbo </w:t>
      </w:r>
      <w:r w:rsidRPr="009E5DB3">
        <w:rPr>
          <w:color w:val="FF0000"/>
          <w:sz w:val="22"/>
        </w:rPr>
        <w:t>konsultantai: …………...………………………………….…………..</w:t>
      </w:r>
      <w:r w:rsidRPr="009E5DB3">
        <w:rPr>
          <w:color w:val="FF0000"/>
          <w:sz w:val="22"/>
        </w:rPr>
        <w:br/>
      </w:r>
    </w:p>
    <w:p w14:paraId="3398D492" w14:textId="77777777" w:rsidR="00E53368" w:rsidRDefault="00E53368" w:rsidP="00E53368">
      <w:pPr>
        <w:jc w:val="center"/>
        <w:rPr>
          <w:sz w:val="16"/>
        </w:rPr>
      </w:pPr>
      <w:r>
        <w:rPr>
          <w:sz w:val="22"/>
        </w:rPr>
        <w:t>.......................................................................................................................................................……................</w:t>
      </w:r>
      <w:r>
        <w:rPr>
          <w:sz w:val="22"/>
        </w:rPr>
        <w:br/>
      </w:r>
      <w:r>
        <w:rPr>
          <w:sz w:val="16"/>
        </w:rPr>
        <w:t>(Pedag. vardas, vardas, pavardė)</w:t>
      </w:r>
    </w:p>
    <w:p w14:paraId="091FB896" w14:textId="77777777" w:rsidR="00E53368" w:rsidRDefault="00E53368" w:rsidP="00E53368">
      <w:pPr>
        <w:pStyle w:val="BodyText"/>
        <w:rPr>
          <w:color w:val="FF0000"/>
          <w:sz w:val="22"/>
        </w:rPr>
      </w:pPr>
    </w:p>
    <w:p w14:paraId="20F91A47" w14:textId="77777777" w:rsidR="00E53368" w:rsidRPr="009E5DB3" w:rsidRDefault="00E53368" w:rsidP="00E53368">
      <w:pPr>
        <w:pStyle w:val="BodyText"/>
        <w:rPr>
          <w:color w:val="FF0000"/>
          <w:sz w:val="16"/>
        </w:rPr>
      </w:pPr>
      <w:r w:rsidRPr="009E5DB3">
        <w:rPr>
          <w:color w:val="FF0000"/>
          <w:sz w:val="22"/>
        </w:rPr>
        <w:t>Vadovas</w:t>
      </w:r>
      <w:r w:rsidRPr="009E5DB3">
        <w:rPr>
          <w:color w:val="FF0000"/>
        </w:rPr>
        <w:t xml:space="preserve">              ......................                    .................................................................................</w:t>
      </w:r>
      <w:r w:rsidRPr="009E5DB3">
        <w:rPr>
          <w:color w:val="FF0000"/>
        </w:rPr>
        <w:br/>
      </w:r>
      <w:r w:rsidRPr="009E5DB3">
        <w:rPr>
          <w:color w:val="FF0000"/>
          <w:sz w:val="16"/>
        </w:rPr>
        <w:t xml:space="preserve">                                                    (Parašas)                                                                      (Pedag. vardas, vardas, pavardė)</w:t>
      </w:r>
    </w:p>
    <w:p w14:paraId="0F71C9B9" w14:textId="77777777" w:rsidR="00E53368" w:rsidRPr="009E5DB3" w:rsidRDefault="00E53368" w:rsidP="00E53368">
      <w:pPr>
        <w:rPr>
          <w:color w:val="FF0000"/>
          <w:sz w:val="8"/>
        </w:rPr>
      </w:pPr>
    </w:p>
    <w:p w14:paraId="1B546CF7" w14:textId="77777777" w:rsidR="00E53368" w:rsidRPr="009E5DB3" w:rsidRDefault="00E53368" w:rsidP="00E53368">
      <w:pPr>
        <w:rPr>
          <w:color w:val="FF0000"/>
          <w:sz w:val="8"/>
        </w:rPr>
      </w:pPr>
    </w:p>
    <w:p w14:paraId="10E50066" w14:textId="77777777" w:rsidR="00E53368" w:rsidRPr="009E5DB3" w:rsidRDefault="00E53368" w:rsidP="00E53368">
      <w:pPr>
        <w:rPr>
          <w:color w:val="FF0000"/>
          <w:sz w:val="22"/>
          <w:szCs w:val="22"/>
        </w:rPr>
      </w:pPr>
      <w:r w:rsidRPr="009E5DB3">
        <w:rPr>
          <w:color w:val="FF0000"/>
          <w:sz w:val="22"/>
          <w:szCs w:val="22"/>
        </w:rPr>
        <w:t>Užduotį gavau</w:t>
      </w:r>
    </w:p>
    <w:p w14:paraId="3C4CF32A" w14:textId="77777777" w:rsidR="00E53368" w:rsidRPr="009E5DB3" w:rsidRDefault="00E53368" w:rsidP="00E53368">
      <w:pPr>
        <w:pStyle w:val="BodyText"/>
        <w:spacing w:before="120"/>
        <w:rPr>
          <w:color w:val="FF0000"/>
          <w:sz w:val="22"/>
        </w:rPr>
      </w:pPr>
      <w:r w:rsidRPr="009E5DB3">
        <w:rPr>
          <w:color w:val="FF0000"/>
          <w:sz w:val="22"/>
        </w:rPr>
        <w:t>…………………………………..</w:t>
      </w:r>
    </w:p>
    <w:p w14:paraId="6F196F3E" w14:textId="77777777" w:rsidR="00E53368" w:rsidRPr="009E5DB3" w:rsidRDefault="00E53368" w:rsidP="00E53368">
      <w:pPr>
        <w:pStyle w:val="BodyText"/>
        <w:rPr>
          <w:color w:val="FF0000"/>
          <w:sz w:val="16"/>
        </w:rPr>
      </w:pPr>
      <w:r w:rsidRPr="009E5DB3">
        <w:rPr>
          <w:color w:val="FF0000"/>
          <w:sz w:val="16"/>
        </w:rPr>
        <w:t xml:space="preserve">                           (Parašas)</w:t>
      </w:r>
    </w:p>
    <w:p w14:paraId="3DCD8753" w14:textId="77777777" w:rsidR="00E53368" w:rsidRPr="009E5DB3" w:rsidRDefault="00E53368" w:rsidP="00E53368">
      <w:pPr>
        <w:pStyle w:val="BodyText"/>
        <w:rPr>
          <w:color w:val="FF0000"/>
        </w:rPr>
      </w:pPr>
      <w:r w:rsidRPr="009E5DB3">
        <w:rPr>
          <w:color w:val="FF0000"/>
        </w:rPr>
        <w:t>………………………………..</w:t>
      </w:r>
    </w:p>
    <w:p w14:paraId="10CD40EA" w14:textId="77777777" w:rsidR="00E53368" w:rsidRPr="009E5DB3" w:rsidRDefault="00E53368" w:rsidP="00E53368">
      <w:pPr>
        <w:pStyle w:val="BodyText"/>
        <w:rPr>
          <w:color w:val="FF0000"/>
          <w:sz w:val="16"/>
        </w:rPr>
      </w:pPr>
      <w:r w:rsidRPr="009E5DB3">
        <w:rPr>
          <w:color w:val="FF0000"/>
          <w:sz w:val="16"/>
        </w:rPr>
        <w:t xml:space="preserve">                      (Vardas, pavardė)</w:t>
      </w:r>
    </w:p>
    <w:p w14:paraId="2D40089B" w14:textId="77777777" w:rsidR="00E53368" w:rsidRPr="00147667" w:rsidRDefault="00E53368" w:rsidP="00E53368">
      <w:pPr>
        <w:pStyle w:val="BodyText"/>
        <w:rPr>
          <w:color w:val="FF0000"/>
          <w:sz w:val="22"/>
          <w:szCs w:val="22"/>
        </w:rPr>
      </w:pPr>
      <w:r>
        <w:rPr>
          <w:sz w:val="22"/>
          <w:szCs w:val="22"/>
        </w:rPr>
        <w:t xml:space="preserve"> </w:t>
      </w:r>
      <w:r w:rsidRPr="00566C80">
        <w:rPr>
          <w:color w:val="FF0000"/>
          <w:sz w:val="22"/>
          <w:szCs w:val="22"/>
        </w:rPr>
        <w:t>20</w:t>
      </w:r>
      <w:r>
        <w:rPr>
          <w:color w:val="FF0000"/>
          <w:sz w:val="22"/>
          <w:szCs w:val="22"/>
        </w:rPr>
        <w:t>XX</w:t>
      </w:r>
      <w:r w:rsidRPr="00566C80">
        <w:rPr>
          <w:color w:val="FF0000"/>
          <w:sz w:val="22"/>
          <w:szCs w:val="22"/>
        </w:rPr>
        <w:t xml:space="preserve"> m. </w:t>
      </w:r>
      <w:r>
        <w:rPr>
          <w:color w:val="FF0000"/>
          <w:sz w:val="22"/>
          <w:szCs w:val="22"/>
        </w:rPr>
        <w:t>____________</w:t>
      </w:r>
      <w:r w:rsidRPr="00566C80">
        <w:rPr>
          <w:color w:val="FF0000"/>
          <w:sz w:val="22"/>
          <w:szCs w:val="22"/>
        </w:rPr>
        <w:t xml:space="preserve"> d.</w:t>
      </w:r>
    </w:p>
    <w:p w14:paraId="0C96F39C" w14:textId="77777777" w:rsidR="00E53368" w:rsidRDefault="00E53368" w:rsidP="00E53368">
      <w:pPr>
        <w:pStyle w:val="BodyText"/>
        <w:tabs>
          <w:tab w:val="left" w:pos="2220"/>
        </w:tabs>
      </w:pPr>
      <w:r w:rsidRPr="009007C8">
        <w:rPr>
          <w:vertAlign w:val="superscript"/>
        </w:rPr>
        <w:t xml:space="preserve">                                 </w:t>
      </w:r>
      <w:r w:rsidRPr="009007C8">
        <w:rPr>
          <w:sz w:val="16"/>
        </w:rPr>
        <w:t>(Data)</w:t>
      </w:r>
      <w:r>
        <w:rPr>
          <w:sz w:val="16"/>
        </w:rPr>
        <w:tab/>
      </w:r>
    </w:p>
    <w:p w14:paraId="160C5E39" w14:textId="77777777" w:rsidR="00E53368" w:rsidRDefault="00E53368" w:rsidP="00E53368">
      <w:pPr>
        <w:pStyle w:val="Title"/>
        <w:jc w:val="right"/>
        <w:rPr>
          <w:b w:val="0"/>
          <w:bCs w:val="0"/>
          <w:sz w:val="22"/>
        </w:rPr>
      </w:pPr>
      <w:r>
        <w:br w:type="page"/>
      </w:r>
    </w:p>
    <w:p w14:paraId="73876D2C" w14:textId="77777777" w:rsidR="00E53368" w:rsidRDefault="00E53368" w:rsidP="00E53368">
      <w:pPr>
        <w:pStyle w:val="Title"/>
        <w:rPr>
          <w:b w:val="0"/>
          <w:bCs w:val="0"/>
          <w:sz w:val="22"/>
        </w:rPr>
      </w:pPr>
    </w:p>
    <w:p w14:paraId="2D74213A" w14:textId="77777777" w:rsidR="00E53368" w:rsidRPr="002B6F16" w:rsidRDefault="00E53368" w:rsidP="00E53368">
      <w:pPr>
        <w:jc w:val="center"/>
        <w:rPr>
          <w:sz w:val="22"/>
          <w:szCs w:val="22"/>
        </w:rPr>
      </w:pPr>
      <w:r w:rsidRPr="002B6F16">
        <w:rPr>
          <w:sz w:val="22"/>
          <w:szCs w:val="22"/>
        </w:rPr>
        <w:t>VILNIAUS GEDIMINO TECHNIKOS UNIVERSITETAS</w:t>
      </w:r>
    </w:p>
    <w:p w14:paraId="5B2B8BA8" w14:textId="77777777" w:rsidR="00E53368" w:rsidRDefault="00E53368" w:rsidP="00E53368">
      <w:pPr>
        <w:framePr w:hSpace="180" w:wrap="around" w:vAnchor="page" w:hAnchor="margin" w:y="1805"/>
        <w:jc w:val="center"/>
        <w:rPr>
          <w:sz w:val="22"/>
        </w:rPr>
      </w:pPr>
    </w:p>
    <w:p w14:paraId="309980DA" w14:textId="77777777" w:rsidR="00E53368" w:rsidRPr="002B6F16" w:rsidRDefault="00E53368" w:rsidP="00E53368">
      <w:pPr>
        <w:jc w:val="center"/>
        <w:rPr>
          <w:sz w:val="22"/>
          <w:szCs w:val="22"/>
        </w:rPr>
      </w:pPr>
      <w:r>
        <w:rPr>
          <w:sz w:val="22"/>
          <w:szCs w:val="22"/>
        </w:rPr>
        <w:t>VERSLO VADYBOS</w:t>
      </w:r>
      <w:r w:rsidRPr="002B6F16">
        <w:rPr>
          <w:sz w:val="22"/>
          <w:szCs w:val="22"/>
        </w:rPr>
        <w:t xml:space="preserve"> FAKULTETAS</w:t>
      </w:r>
    </w:p>
    <w:p w14:paraId="0BF0F65A" w14:textId="77777777" w:rsidR="00E53368" w:rsidRDefault="00E53368" w:rsidP="00E53368">
      <w:pPr>
        <w:jc w:val="center"/>
      </w:pPr>
      <w:r>
        <w:rPr>
          <w:caps/>
          <w:sz w:val="22"/>
        </w:rPr>
        <w:t>vadybos</w:t>
      </w:r>
      <w:r>
        <w:rPr>
          <w:sz w:val="22"/>
        </w:rPr>
        <w:t xml:space="preserve"> KATEDRA</w:t>
      </w:r>
    </w:p>
    <w:p w14:paraId="3627954A" w14:textId="77777777" w:rsidR="00E53368" w:rsidRDefault="00E53368" w:rsidP="00E53368">
      <w:pPr>
        <w:jc w:val="center"/>
        <w:rPr>
          <w:b/>
        </w:rPr>
      </w:pPr>
      <w:r>
        <w:rPr>
          <w:b/>
          <w:bCs/>
          <w:noProof/>
          <w:sz w:val="22"/>
        </w:rPr>
        <mc:AlternateContent>
          <mc:Choice Requires="wps">
            <w:drawing>
              <wp:anchor distT="0" distB="0" distL="114300" distR="114300" simplePos="0" relativeHeight="251671552" behindDoc="0" locked="0" layoutInCell="1" allowOverlap="1" wp14:anchorId="465A4DE1" wp14:editId="116A7B72">
                <wp:simplePos x="0" y="0"/>
                <wp:positionH relativeFrom="column">
                  <wp:posOffset>-190500</wp:posOffset>
                </wp:positionH>
                <wp:positionV relativeFrom="paragraph">
                  <wp:posOffset>217170</wp:posOffset>
                </wp:positionV>
                <wp:extent cx="4187190" cy="846455"/>
                <wp:effectExtent l="3810" t="0" r="0" b="381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BAA73B" w14:textId="77777777" w:rsidR="00E53368" w:rsidRPr="00F061DD" w:rsidRDefault="00E53368" w:rsidP="00E53368">
                            <w:pPr>
                              <w:spacing w:before="120"/>
                              <w:rPr>
                                <w:color w:val="FF0000"/>
                                <w:sz w:val="20"/>
                              </w:rPr>
                            </w:pPr>
                            <w:r w:rsidRPr="00F061DD">
                              <w:rPr>
                                <w:color w:val="FF0000"/>
                                <w:sz w:val="20"/>
                              </w:rPr>
                              <w:t>Verslo studijų kryptis</w:t>
                            </w:r>
                          </w:p>
                          <w:p w14:paraId="41AE3A68" w14:textId="77777777" w:rsidR="00E53368" w:rsidRPr="00F061DD" w:rsidRDefault="00E53368" w:rsidP="00E53368">
                            <w:pPr>
                              <w:spacing w:before="120"/>
                              <w:rPr>
                                <w:color w:val="FF0000"/>
                                <w:sz w:val="20"/>
                              </w:rPr>
                            </w:pPr>
                            <w:r w:rsidRPr="00F061DD">
                              <w:rPr>
                                <w:color w:val="FF0000"/>
                                <w:sz w:val="20"/>
                              </w:rPr>
                              <w:t>Verslo vadybos studijų programa, valstybinis kodas</w:t>
                            </w:r>
                            <w:r w:rsidRPr="00F061DD">
                              <w:rPr>
                                <w:rStyle w:val="Strong"/>
                                <w:b w:val="0"/>
                                <w:color w:val="FF0000"/>
                                <w:sz w:val="20"/>
                              </w:rPr>
                              <w:t xml:space="preserve"> XXXXXXXXX</w:t>
                            </w:r>
                          </w:p>
                          <w:p w14:paraId="5403758E" w14:textId="77777777" w:rsidR="00E53368" w:rsidRPr="00F061DD" w:rsidRDefault="00E53368" w:rsidP="00E53368">
                            <w:pPr>
                              <w:spacing w:before="120"/>
                              <w:rPr>
                                <w:color w:val="FF0000"/>
                                <w:sz w:val="20"/>
                              </w:rPr>
                            </w:pPr>
                            <w:r w:rsidRPr="00F061DD">
                              <w:rPr>
                                <w:color w:val="FF0000"/>
                                <w:sz w:val="20"/>
                              </w:rPr>
                              <w:t>Marketingo vadybos specializacija</w:t>
                            </w:r>
                          </w:p>
                          <w:p w14:paraId="23C1B742" w14:textId="77777777" w:rsidR="00E53368" w:rsidRPr="00D6632D" w:rsidRDefault="00E53368" w:rsidP="00E53368">
                            <w:pPr>
                              <w:spacing w:before="120"/>
                              <w:rPr>
                                <w:sz w:val="20"/>
                              </w:rPr>
                            </w:pPr>
                          </w:p>
                          <w:p w14:paraId="59A01D51" w14:textId="77777777" w:rsidR="00E53368" w:rsidRPr="00D6632D" w:rsidRDefault="00E53368" w:rsidP="00E53368">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5A4DE1" id="Text Box 24" o:spid="_x0000_s1027" type="#_x0000_t202" style="position:absolute;left:0;text-align:left;margin-left:-15pt;margin-top:17.1pt;width:329.7pt;height:66.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" stroked="f">
                <v:textbox>
                  <w:txbxContent>
                    <w:p w14:paraId="06BAA73B" w14:textId="77777777" w:rsidR="00E53368" w:rsidRPr="00F061DD" w:rsidRDefault="00E53368" w:rsidP="00E53368">
                      <w:pPr>
                        <w:spacing w:before="120"/>
                        <w:rPr>
                          <w:color w:val="FF0000"/>
                          <w:sz w:val="20"/>
                        </w:rPr>
                      </w:pPr>
                      <w:r w:rsidRPr="00F061DD">
                        <w:rPr>
                          <w:color w:val="FF0000"/>
                          <w:sz w:val="20"/>
                        </w:rPr>
                        <w:t>Verslo studijų kryptis</w:t>
                      </w:r>
                    </w:p>
                    <w:p w14:paraId="41AE3A68" w14:textId="77777777" w:rsidR="00E53368" w:rsidRPr="00F061DD" w:rsidRDefault="00E53368" w:rsidP="00E53368">
                      <w:pPr>
                        <w:spacing w:before="120"/>
                        <w:rPr>
                          <w:color w:val="FF0000"/>
                          <w:sz w:val="20"/>
                        </w:rPr>
                      </w:pPr>
                      <w:r w:rsidRPr="00F061DD">
                        <w:rPr>
                          <w:color w:val="FF0000"/>
                          <w:sz w:val="20"/>
                        </w:rPr>
                        <w:t>Verslo vadybos studijų programa, valstybinis kodas</w:t>
                      </w:r>
                      <w:r w:rsidRPr="00F061DD">
                        <w:rPr>
                          <w:rStyle w:val="Strong"/>
                          <w:b w:val="0"/>
                          <w:color w:val="FF0000"/>
                          <w:sz w:val="20"/>
                        </w:rPr>
                        <w:t xml:space="preserve"> XXXXXXXXX</w:t>
                      </w:r>
                    </w:p>
                    <w:p w14:paraId="5403758E" w14:textId="77777777" w:rsidR="00E53368" w:rsidRPr="00F061DD" w:rsidRDefault="00E53368" w:rsidP="00E53368">
                      <w:pPr>
                        <w:spacing w:before="120"/>
                        <w:rPr>
                          <w:color w:val="FF0000"/>
                          <w:sz w:val="20"/>
                        </w:rPr>
                      </w:pPr>
                      <w:r w:rsidRPr="00F061DD">
                        <w:rPr>
                          <w:color w:val="FF0000"/>
                          <w:sz w:val="20"/>
                        </w:rPr>
                        <w:t>Marketingo vadybos specializacija</w:t>
                      </w:r>
                    </w:p>
                    <w:p w14:paraId="23C1B742" w14:textId="77777777" w:rsidR="00E53368" w:rsidRPr="00D6632D" w:rsidRDefault="00E53368" w:rsidP="00E53368">
                      <w:pPr>
                        <w:spacing w:before="120"/>
                        <w:rPr>
                          <w:sz w:val="20"/>
                        </w:rPr>
                      </w:pPr>
                    </w:p>
                    <w:p w14:paraId="59A01D51" w14:textId="77777777" w:rsidR="00E53368" w:rsidRPr="00D6632D" w:rsidRDefault="00E53368" w:rsidP="00E53368">
                      <w:pPr>
                        <w:spacing w:before="120"/>
                        <w:rPr>
                          <w:sz w:val="20"/>
                        </w:rPr>
                      </w:pPr>
                    </w:p>
                  </w:txbxContent>
                </v:textbox>
              </v:shape>
            </w:pict>
          </mc:Fallback>
        </mc:AlternateContent>
      </w:r>
    </w:p>
    <w:p w14:paraId="2797135F" w14:textId="77777777" w:rsidR="00E53368" w:rsidRDefault="00E53368" w:rsidP="00E53368">
      <w:pPr>
        <w:jc w:val="center"/>
        <w:rPr>
          <w:b/>
        </w:rPr>
      </w:pPr>
    </w:p>
    <w:p w14:paraId="69CEF508" w14:textId="77777777" w:rsidR="00E53368" w:rsidRDefault="00E53368" w:rsidP="00E53368">
      <w:pPr>
        <w:jc w:val="center"/>
        <w:rPr>
          <w:b/>
        </w:rPr>
      </w:pPr>
    </w:p>
    <w:p w14:paraId="439B25B9" w14:textId="77777777" w:rsidR="00E53368" w:rsidRDefault="00E53368" w:rsidP="00E53368">
      <w:pPr>
        <w:jc w:val="center"/>
        <w:rPr>
          <w:b/>
        </w:rPr>
      </w:pPr>
    </w:p>
    <w:p w14:paraId="320300AD" w14:textId="77777777" w:rsidR="00E53368" w:rsidRDefault="00E53368" w:rsidP="00E53368">
      <w:pPr>
        <w:jc w:val="center"/>
        <w:rPr>
          <w:b/>
        </w:rPr>
      </w:pPr>
    </w:p>
    <w:p w14:paraId="383DB7DA" w14:textId="77777777" w:rsidR="00E53368" w:rsidRDefault="00E53368" w:rsidP="00E53368">
      <w:pPr>
        <w:jc w:val="center"/>
        <w:rPr>
          <w:b/>
        </w:rPr>
      </w:pPr>
    </w:p>
    <w:p w14:paraId="32C2F938" w14:textId="77777777" w:rsidR="00E53368" w:rsidRPr="00A5284F" w:rsidRDefault="00E53368" w:rsidP="00E53368">
      <w:pPr>
        <w:jc w:val="center"/>
        <w:rPr>
          <w:b/>
          <w:sz w:val="20"/>
        </w:rPr>
      </w:pPr>
    </w:p>
    <w:p w14:paraId="7CDF96B5" w14:textId="77777777" w:rsidR="00E53368" w:rsidRPr="00A5284F" w:rsidRDefault="00E53368" w:rsidP="00E53368">
      <w:pPr>
        <w:jc w:val="center"/>
        <w:rPr>
          <w:b/>
          <w:sz w:val="20"/>
        </w:rPr>
      </w:pPr>
    </w:p>
    <w:p w14:paraId="28A594E4" w14:textId="77777777" w:rsidR="00E53368" w:rsidRPr="00932015" w:rsidRDefault="00E53368" w:rsidP="00E53368">
      <w:pPr>
        <w:jc w:val="center"/>
        <w:rPr>
          <w:b/>
          <w:sz w:val="22"/>
          <w:szCs w:val="22"/>
        </w:rPr>
      </w:pPr>
      <w:r w:rsidRPr="00932015">
        <w:rPr>
          <w:b/>
          <w:sz w:val="22"/>
          <w:szCs w:val="22"/>
        </w:rPr>
        <w:t>PAŽYMA</w:t>
      </w:r>
    </w:p>
    <w:p w14:paraId="734DC152" w14:textId="77777777" w:rsidR="00E53368" w:rsidRDefault="00E53368" w:rsidP="00E53368">
      <w:pPr>
        <w:jc w:val="center"/>
      </w:pPr>
      <w:r>
        <w:rPr>
          <w:b/>
          <w:sz w:val="22"/>
        </w:rPr>
        <w:t>APIE BAIGIAMĄJĮ BAKALAURO DARBĄ</w:t>
      </w:r>
    </w:p>
    <w:p w14:paraId="08FE6678" w14:textId="77777777" w:rsidR="00E53368" w:rsidRDefault="00E53368" w:rsidP="00E53368">
      <w:pPr>
        <w:jc w:val="center"/>
        <w:rPr>
          <w:sz w:val="22"/>
        </w:rPr>
      </w:pPr>
      <w:r>
        <w:rPr>
          <w:sz w:val="22"/>
        </w:rPr>
        <w:t>.......................   Nr. ...............</w:t>
      </w:r>
    </w:p>
    <w:p w14:paraId="22ADD0DA" w14:textId="77777777" w:rsidR="00E53368" w:rsidRDefault="00E53368" w:rsidP="00E53368">
      <w:pPr>
        <w:jc w:val="center"/>
        <w:rPr>
          <w:sz w:val="22"/>
        </w:rPr>
      </w:pPr>
      <w:r>
        <w:rPr>
          <w:sz w:val="22"/>
        </w:rPr>
        <w:t>Vilnius</w:t>
      </w:r>
    </w:p>
    <w:p w14:paraId="01320B13" w14:textId="77777777" w:rsidR="00E53368" w:rsidRPr="00F15F93" w:rsidRDefault="00E53368" w:rsidP="00E53368">
      <w:pPr>
        <w:jc w:val="center"/>
        <w:rPr>
          <w:sz w:val="20"/>
        </w:rPr>
      </w:pPr>
    </w:p>
    <w:p w14:paraId="77DF7D23" w14:textId="77777777" w:rsidR="00E53368" w:rsidRPr="00F15F93" w:rsidRDefault="00E53368" w:rsidP="00E53368">
      <w:pPr>
        <w:jc w:val="center"/>
        <w:rPr>
          <w:sz w:val="20"/>
        </w:rPr>
      </w:pPr>
    </w:p>
    <w:p w14:paraId="53D0B27B" w14:textId="77777777" w:rsidR="00E53368" w:rsidRPr="00307452" w:rsidRDefault="00E53368" w:rsidP="00E53368">
      <w:pPr>
        <w:rPr>
          <w:color w:val="FF0000"/>
          <w:sz w:val="22"/>
        </w:rPr>
      </w:pPr>
      <w:r w:rsidRPr="00307452">
        <w:rPr>
          <w:color w:val="FF0000"/>
          <w:sz w:val="22"/>
        </w:rPr>
        <w:t>Studentas (ė)...............................................................…………..................................................….............……</w:t>
      </w:r>
    </w:p>
    <w:p w14:paraId="085C0D5A" w14:textId="77777777" w:rsidR="00E53368" w:rsidRPr="00307452" w:rsidRDefault="00E53368" w:rsidP="00E53368">
      <w:pPr>
        <w:jc w:val="center"/>
        <w:rPr>
          <w:color w:val="FF0000"/>
          <w:vertAlign w:val="superscript"/>
        </w:rPr>
      </w:pPr>
      <w:r w:rsidRPr="00307452">
        <w:rPr>
          <w:color w:val="FF0000"/>
          <w:vertAlign w:val="superscript"/>
        </w:rPr>
        <w:t>(Vardas, pavardė)</w:t>
      </w:r>
    </w:p>
    <w:p w14:paraId="4E78E20D" w14:textId="77777777" w:rsidR="00E53368" w:rsidRDefault="00E53368" w:rsidP="00E53368">
      <w:r>
        <w:rPr>
          <w:sz w:val="22"/>
        </w:rPr>
        <w:t>Studento (ės) studijų svertinis įvertinimų vidurkis..................…...........….....................................……….balo.</w:t>
      </w:r>
      <w:r>
        <w:rPr>
          <w:sz w:val="22"/>
        </w:rPr>
        <w:br/>
      </w:r>
    </w:p>
    <w:p w14:paraId="0E84FAF2" w14:textId="77777777" w:rsidR="00E53368" w:rsidRPr="00307452" w:rsidRDefault="00E53368" w:rsidP="00E53368">
      <w:pPr>
        <w:rPr>
          <w:color w:val="FF0000"/>
          <w:sz w:val="12"/>
        </w:rPr>
      </w:pPr>
      <w:r>
        <w:rPr>
          <w:color w:val="FF0000"/>
          <w:sz w:val="22"/>
        </w:rPr>
        <w:t xml:space="preserve">Baigiamojo darbo </w:t>
      </w:r>
      <w:r w:rsidRPr="00307452">
        <w:rPr>
          <w:color w:val="FF0000"/>
          <w:sz w:val="22"/>
        </w:rPr>
        <w:t>tema:</w:t>
      </w:r>
      <w:r w:rsidRPr="00307452">
        <w:rPr>
          <w:color w:val="FF0000"/>
        </w:rPr>
        <w:t xml:space="preserve"> .................................…..............................................……………….</w:t>
      </w:r>
      <w:r w:rsidRPr="00307452">
        <w:rPr>
          <w:color w:val="FF0000"/>
        </w:rPr>
        <w:br/>
      </w:r>
    </w:p>
    <w:p w14:paraId="1E9BD0CF" w14:textId="77777777" w:rsidR="00E53368" w:rsidRPr="00307452" w:rsidRDefault="00E53368" w:rsidP="00E53368">
      <w:pPr>
        <w:rPr>
          <w:color w:val="FF0000"/>
          <w:sz w:val="16"/>
        </w:rPr>
      </w:pPr>
      <w:r w:rsidRPr="00307452">
        <w:rPr>
          <w:color w:val="FF0000"/>
        </w:rPr>
        <w:t>………………………………………...…………………………………………………………</w:t>
      </w:r>
      <w:r w:rsidRPr="00307452">
        <w:rPr>
          <w:color w:val="FF0000"/>
        </w:rPr>
        <w:br/>
      </w:r>
    </w:p>
    <w:p w14:paraId="5AA66632" w14:textId="77777777" w:rsidR="00E53368" w:rsidRDefault="00E53368" w:rsidP="00E53368">
      <w:pPr>
        <w:rPr>
          <w:sz w:val="22"/>
        </w:rPr>
      </w:pPr>
      <w:r>
        <w:rPr>
          <w:color w:val="FF0000"/>
          <w:sz w:val="22"/>
        </w:rPr>
        <w:t xml:space="preserve">Baigiamasis darbas </w:t>
      </w:r>
      <w:r w:rsidRPr="00307452">
        <w:rPr>
          <w:color w:val="FF0000"/>
          <w:sz w:val="22"/>
        </w:rPr>
        <w:t>peržiūrėtas ir studentui (ei) ..........………………..…………...................…….</w:t>
      </w:r>
      <w:r w:rsidRPr="00307452">
        <w:rPr>
          <w:color w:val="FF0000"/>
          <w:sz w:val="22"/>
        </w:rPr>
        <w:br/>
      </w:r>
      <w:r>
        <w:rPr>
          <w:sz w:val="22"/>
        </w:rPr>
        <w:t>leidžiama ginti šį baigiamąjį darbą (projektą) bakalauro laipsnio suteikimo komisijoje.</w:t>
      </w:r>
    </w:p>
    <w:p w14:paraId="3CAB7391" w14:textId="77777777" w:rsidR="00E53368" w:rsidRDefault="00E53368" w:rsidP="00E53368"/>
    <w:p w14:paraId="187D4EA1" w14:textId="77777777" w:rsidR="00E53368" w:rsidRDefault="00E53368" w:rsidP="00E53368"/>
    <w:p w14:paraId="1A3E3EDF" w14:textId="77777777" w:rsidR="00E53368" w:rsidRDefault="00E53368" w:rsidP="00E53368">
      <w:pPr>
        <w:rPr>
          <w:vertAlign w:val="superscript"/>
        </w:rPr>
      </w:pPr>
      <w:r>
        <w:rPr>
          <w:sz w:val="22"/>
        </w:rPr>
        <w:t xml:space="preserve">Katedros vedėja                 .............…...........                                      </w:t>
      </w:r>
      <w:r>
        <w:rPr>
          <w:sz w:val="22"/>
          <w:szCs w:val="22"/>
          <w:u w:val="single"/>
        </w:rPr>
        <w:t xml:space="preserve">prof. </w:t>
      </w:r>
      <w:r w:rsidRPr="00781F66">
        <w:rPr>
          <w:sz w:val="22"/>
          <w:szCs w:val="22"/>
          <w:u w:val="single"/>
        </w:rPr>
        <w:t xml:space="preserve">dr. </w:t>
      </w:r>
      <w:r>
        <w:rPr>
          <w:sz w:val="22"/>
          <w:szCs w:val="22"/>
          <w:u w:val="single"/>
        </w:rPr>
        <w:t>Ilona Skačkauskienė</w:t>
      </w:r>
      <w:r>
        <w:rPr>
          <w:sz w:val="22"/>
        </w:rPr>
        <w:br/>
      </w:r>
      <w:r>
        <w:rPr>
          <w:sz w:val="15"/>
        </w:rPr>
        <w:t xml:space="preserve">                                                               </w:t>
      </w:r>
      <w:r>
        <w:rPr>
          <w:vertAlign w:val="superscript"/>
        </w:rPr>
        <w:t xml:space="preserve">            (Parašas)                                                         (Moksl. laipsnis/pedag. vardas, vardas, pavardė)</w:t>
      </w:r>
    </w:p>
    <w:p w14:paraId="60FEB652" w14:textId="77777777" w:rsidR="00E53368" w:rsidRPr="00A5284F" w:rsidRDefault="00E53368" w:rsidP="00E53368">
      <w:pPr>
        <w:rPr>
          <w:sz w:val="20"/>
        </w:rPr>
      </w:pPr>
    </w:p>
    <w:p w14:paraId="26A5424E" w14:textId="77777777" w:rsidR="00E53368" w:rsidRPr="00A5284F" w:rsidRDefault="00E53368" w:rsidP="00E53368">
      <w:pPr>
        <w:rPr>
          <w:sz w:val="20"/>
        </w:rPr>
      </w:pPr>
    </w:p>
    <w:p w14:paraId="2CED6DFF" w14:textId="77777777" w:rsidR="00E53368" w:rsidRPr="00932015" w:rsidRDefault="00E53368" w:rsidP="00E53368">
      <w:pPr>
        <w:jc w:val="center"/>
        <w:rPr>
          <w:caps/>
          <w:sz w:val="22"/>
          <w:szCs w:val="22"/>
        </w:rPr>
      </w:pPr>
      <w:r w:rsidRPr="00932015">
        <w:rPr>
          <w:caps/>
          <w:sz w:val="22"/>
          <w:szCs w:val="22"/>
        </w:rPr>
        <w:t>Vadovo atsiliepimas</w:t>
      </w:r>
    </w:p>
    <w:p w14:paraId="2BA1AA4D" w14:textId="77777777" w:rsidR="00E53368" w:rsidRDefault="00E53368" w:rsidP="00E53368">
      <w:pPr>
        <w:jc w:val="center"/>
        <w:rPr>
          <w:caps/>
          <w:sz w:val="22"/>
        </w:rPr>
      </w:pPr>
      <w:r>
        <w:rPr>
          <w:caps/>
          <w:sz w:val="22"/>
        </w:rPr>
        <w:t>apie baigiamąjį BAKALAURO darbą</w:t>
      </w:r>
    </w:p>
    <w:p w14:paraId="740F1D91" w14:textId="77777777" w:rsidR="00E53368" w:rsidRPr="002D416A" w:rsidRDefault="00E53368" w:rsidP="00E53368">
      <w:pPr>
        <w:jc w:val="center"/>
        <w:rPr>
          <w:sz w:val="20"/>
        </w:rPr>
      </w:pPr>
      <w:r w:rsidRPr="002D416A">
        <w:rPr>
          <w:sz w:val="20"/>
        </w:rPr>
        <w:t>……..………………</w:t>
      </w:r>
    </w:p>
    <w:p w14:paraId="02EE3C77" w14:textId="77777777" w:rsidR="00E53368" w:rsidRPr="002D416A" w:rsidRDefault="00E53368" w:rsidP="00E53368">
      <w:pPr>
        <w:jc w:val="center"/>
        <w:rPr>
          <w:sz w:val="20"/>
        </w:rPr>
      </w:pPr>
    </w:p>
    <w:p w14:paraId="08924D38" w14:textId="77777777" w:rsidR="00E53368" w:rsidRDefault="00E53368" w:rsidP="00E53368">
      <w:pPr>
        <w:rPr>
          <w:sz w:val="12"/>
        </w:rPr>
      </w:pPr>
      <w:r>
        <w:rPr>
          <w:sz w:val="22"/>
        </w:rPr>
        <w:t>Studentas (ė) ......................................................................................................................................…......….…</w:t>
      </w:r>
      <w:r>
        <w:rPr>
          <w:sz w:val="22"/>
        </w:rPr>
        <w:br/>
      </w:r>
    </w:p>
    <w:p w14:paraId="6FA9025C" w14:textId="77777777" w:rsidR="00E53368" w:rsidRDefault="00E53368" w:rsidP="00E53368">
      <w:pPr>
        <w:rPr>
          <w:sz w:val="12"/>
        </w:rPr>
      </w:pPr>
      <w:r>
        <w:rPr>
          <w:sz w:val="22"/>
        </w:rPr>
        <w:t>........................................................................…………....................................................................……</w:t>
      </w:r>
    </w:p>
    <w:p w14:paraId="41CC69EA" w14:textId="77777777" w:rsidR="00E53368" w:rsidRDefault="00E53368" w:rsidP="00E53368">
      <w:pPr>
        <w:rPr>
          <w:sz w:val="12"/>
        </w:rPr>
      </w:pPr>
      <w:r>
        <w:rPr>
          <w:sz w:val="22"/>
        </w:rPr>
        <w:t>...........................................................................………….....................................................…....….......</w:t>
      </w:r>
    </w:p>
    <w:p w14:paraId="5A081324" w14:textId="77777777" w:rsidR="00E53368" w:rsidRDefault="00E53368" w:rsidP="00E53368">
      <w:pPr>
        <w:rPr>
          <w:sz w:val="12"/>
        </w:rPr>
      </w:pPr>
      <w:r>
        <w:rPr>
          <w:sz w:val="22"/>
        </w:rPr>
        <w:t>.................................................................................…………...........................................................…....</w:t>
      </w:r>
    </w:p>
    <w:p w14:paraId="02D343D1" w14:textId="77777777" w:rsidR="00E53368" w:rsidRDefault="00E53368" w:rsidP="00E53368">
      <w:pPr>
        <w:rPr>
          <w:sz w:val="12"/>
        </w:rPr>
      </w:pPr>
      <w:r>
        <w:rPr>
          <w:sz w:val="22"/>
        </w:rPr>
        <w:t>.....................................................................................…………....................................................…......</w:t>
      </w:r>
    </w:p>
    <w:p w14:paraId="7DDD6670" w14:textId="77777777" w:rsidR="00E53368" w:rsidRDefault="00E53368" w:rsidP="00E53368">
      <w:pPr>
        <w:rPr>
          <w:sz w:val="22"/>
        </w:rPr>
      </w:pPr>
      <w:r>
        <w:rPr>
          <w:sz w:val="22"/>
        </w:rPr>
        <w:t>……………………………………………...……………………………………………………………Baigiamojo darbo įvertinimas: ......…………...............…................……….........................……......…….</w:t>
      </w:r>
      <w:r>
        <w:rPr>
          <w:sz w:val="22"/>
        </w:rPr>
        <w:br/>
      </w:r>
    </w:p>
    <w:p w14:paraId="31AFDBC4" w14:textId="77777777" w:rsidR="00E53368" w:rsidRDefault="00E53368" w:rsidP="00E53368">
      <w:pPr>
        <w:rPr>
          <w:sz w:val="16"/>
        </w:rPr>
      </w:pPr>
      <w:r>
        <w:rPr>
          <w:sz w:val="22"/>
        </w:rPr>
        <w:t>Vadovas                                            ......................                                                 ..................................</w:t>
      </w:r>
      <w:r>
        <w:rPr>
          <w:sz w:val="16"/>
        </w:rPr>
        <w:t xml:space="preserve">                                                                                                              </w:t>
      </w:r>
    </w:p>
    <w:p w14:paraId="428EA906" w14:textId="77777777" w:rsidR="00E53368" w:rsidRPr="00F061DD" w:rsidRDefault="00E53368" w:rsidP="00E53368">
      <w:r>
        <w:rPr>
          <w:sz w:val="16"/>
        </w:rPr>
        <w:t xml:space="preserve">                                                                                         </w:t>
      </w:r>
      <w:r>
        <w:rPr>
          <w:sz w:val="15"/>
        </w:rPr>
        <w:t xml:space="preserve"> </w:t>
      </w:r>
      <w:r>
        <w:rPr>
          <w:vertAlign w:val="superscript"/>
        </w:rPr>
        <w:t xml:space="preserve"> (Parašas)                                                         </w:t>
      </w:r>
      <w:r>
        <w:t xml:space="preserve">          </w:t>
      </w:r>
      <w:r>
        <w:rPr>
          <w:sz w:val="16"/>
        </w:rPr>
        <w:t xml:space="preserve">      (Vardas, pavardė)</w:t>
      </w:r>
    </w:p>
    <w:p w14:paraId="75F71535" w14:textId="77777777" w:rsidR="00E53368" w:rsidRDefault="00E53368" w:rsidP="00E53368"/>
    <w:p w14:paraId="22F57DC7" w14:textId="77777777" w:rsidR="00E53368" w:rsidRDefault="00E53368" w:rsidP="00E53368">
      <w:r>
        <w:br w:type="page"/>
      </w:r>
    </w:p>
    <w:p w14:paraId="3EE707F2" w14:textId="77777777" w:rsidR="00E53368" w:rsidRDefault="00E53368" w:rsidP="00E53368">
      <w:r>
        <w:rPr>
          <w:noProof/>
        </w:rPr>
        <w:lastRenderedPageBreak/>
        <mc:AlternateContent>
          <mc:Choice Requires="wps">
            <w:drawing>
              <wp:anchor distT="0" distB="0" distL="114300" distR="114300" simplePos="0" relativeHeight="251668480" behindDoc="0" locked="0" layoutInCell="1" allowOverlap="1" wp14:anchorId="3D0E7B90" wp14:editId="6FA71129">
                <wp:simplePos x="0" y="0"/>
                <wp:positionH relativeFrom="column">
                  <wp:posOffset>-41910</wp:posOffset>
                </wp:positionH>
                <wp:positionV relativeFrom="paragraph">
                  <wp:posOffset>-208280</wp:posOffset>
                </wp:positionV>
                <wp:extent cx="6128385" cy="8625840"/>
                <wp:effectExtent l="9525" t="10795" r="5715" b="120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6258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BACA06" id="Rectangle 23" o:spid="_x0000_s1026" style="position:absolute;margin-left:-3.3pt;margin-top:-16.4pt;width:482.55pt;height:679.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" filled="f"/>
            </w:pict>
          </mc:Fallback>
        </mc:AlternateContent>
      </w:r>
      <w:r>
        <w:rPr>
          <w:noProof/>
        </w:rPr>
        <mc:AlternateContent>
          <mc:Choice Requires="wps">
            <w:drawing>
              <wp:anchor distT="0" distB="0" distL="114300" distR="114300" simplePos="0" relativeHeight="251661312" behindDoc="0" locked="0" layoutInCell="1" allowOverlap="1" wp14:anchorId="774A4787" wp14:editId="77A70CFC">
                <wp:simplePos x="0" y="0"/>
                <wp:positionH relativeFrom="column">
                  <wp:posOffset>4273550</wp:posOffset>
                </wp:positionH>
                <wp:positionV relativeFrom="paragraph">
                  <wp:posOffset>-136525</wp:posOffset>
                </wp:positionV>
                <wp:extent cx="1718310" cy="821055"/>
                <wp:effectExtent l="10160" t="6350" r="5080" b="1079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6090A819" w14:textId="77777777" w:rsidR="00E53368" w:rsidRDefault="00E53368" w:rsidP="00E53368">
                            <w:pPr>
                              <w:spacing w:line="360" w:lineRule="auto"/>
                            </w:pPr>
                            <w:r>
                              <w:t>ISBN</w:t>
                            </w:r>
                            <w:r>
                              <w:tab/>
                              <w:t xml:space="preserve">   ISSN</w:t>
                            </w:r>
                          </w:p>
                          <w:p w14:paraId="288DA545" w14:textId="77777777" w:rsidR="00E53368" w:rsidRDefault="00E53368" w:rsidP="00E53368">
                            <w:pPr>
                              <w:widowControl w:val="0"/>
                              <w:snapToGrid w:val="0"/>
                              <w:spacing w:line="360" w:lineRule="auto"/>
                            </w:pPr>
                            <w:r>
                              <w:t>Egz. sk.          1</w:t>
                            </w:r>
                          </w:p>
                          <w:p w14:paraId="5D0A07E7" w14:textId="77777777" w:rsidR="00E53368" w:rsidRPr="007A1100" w:rsidRDefault="00E53368" w:rsidP="00E53368">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4A4787" id="Text Box 22" o:spid="_x0000_s1028" type="#_x0000_t202" style="position:absolute;margin-left:336.5pt;margin-top:-10.75pt;width:135.3pt;height:6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">
                <v:textbox>
                  <w:txbxContent>
                    <w:p w14:paraId="6090A819" w14:textId="77777777" w:rsidR="00E53368" w:rsidRDefault="00E53368" w:rsidP="00E53368">
                      <w:pPr>
                        <w:spacing w:line="360" w:lineRule="auto"/>
                      </w:pPr>
                      <w:r>
                        <w:t>ISBN</w:t>
                      </w:r>
                      <w:r>
                        <w:tab/>
                        <w:t xml:space="preserve">   ISSN</w:t>
                      </w:r>
                    </w:p>
                    <w:p w14:paraId="288DA545" w14:textId="77777777" w:rsidR="00E53368" w:rsidRDefault="00E53368" w:rsidP="00E53368">
                      <w:pPr>
                        <w:widowControl w:val="0"/>
                        <w:snapToGrid w:val="0"/>
                        <w:spacing w:line="360" w:lineRule="auto"/>
                      </w:pPr>
                      <w:r>
                        <w:t>Egz. sk.          1</w:t>
                      </w:r>
                    </w:p>
                    <w:p w14:paraId="5D0A07E7" w14:textId="77777777" w:rsidR="00E53368" w:rsidRPr="007A1100" w:rsidRDefault="00E53368" w:rsidP="00E53368">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5EAA24FE" wp14:editId="405A1172">
                <wp:simplePos x="0" y="0"/>
                <wp:positionH relativeFrom="column">
                  <wp:posOffset>15240</wp:posOffset>
                </wp:positionH>
                <wp:positionV relativeFrom="paragraph">
                  <wp:posOffset>-129540</wp:posOffset>
                </wp:positionV>
                <wp:extent cx="2973070" cy="815975"/>
                <wp:effectExtent l="9525" t="13335" r="8255" b="889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15975"/>
                        </a:xfrm>
                        <a:prstGeom prst="rect">
                          <a:avLst/>
                        </a:prstGeom>
                        <a:solidFill>
                          <a:srgbClr val="FFFFFF"/>
                        </a:solidFill>
                        <a:ln w="9525">
                          <a:solidFill>
                            <a:srgbClr val="000000"/>
                          </a:solidFill>
                          <a:miter lim="800000"/>
                          <a:headEnd/>
                          <a:tailEnd/>
                        </a:ln>
                      </wps:spPr>
                      <wps:txbx>
                        <w:txbxContent>
                          <w:p w14:paraId="3877EBF9" w14:textId="77777777" w:rsidR="00E53368" w:rsidRDefault="00E53368" w:rsidP="00E53368">
                            <w:pPr>
                              <w:spacing w:line="360" w:lineRule="auto"/>
                            </w:pPr>
                            <w:r>
                              <w:t>Vilniaus Gedimino technikos universitetas</w:t>
                            </w:r>
                          </w:p>
                          <w:p w14:paraId="6BA46EC5" w14:textId="77777777" w:rsidR="00E53368" w:rsidRDefault="00E53368" w:rsidP="00E53368">
                            <w:pPr>
                              <w:pStyle w:val="Footer"/>
                              <w:widowControl w:val="0"/>
                              <w:snapToGrid w:val="0"/>
                              <w:spacing w:line="360" w:lineRule="auto"/>
                              <w:rPr>
                                <w:b/>
                                <w:bCs/>
                              </w:rPr>
                            </w:pPr>
                            <w:r>
                              <w:rPr>
                                <w:b/>
                                <w:bCs/>
                              </w:rPr>
                              <w:t>Verslo vadybos</w:t>
                            </w:r>
                            <w:r>
                              <w:t xml:space="preserve"> fakultetas</w:t>
                            </w:r>
                          </w:p>
                          <w:p w14:paraId="1E3A6811" w14:textId="77777777" w:rsidR="00E53368" w:rsidRDefault="00E53368" w:rsidP="00E53368">
                            <w:pPr>
                              <w:widowControl w:val="0"/>
                              <w:snapToGrid w:val="0"/>
                              <w:spacing w:line="360" w:lineRule="auto"/>
                            </w:pPr>
                            <w:r>
                              <w:rPr>
                                <w:b/>
                              </w:rPr>
                              <w:t>Vadybos</w:t>
                            </w:r>
                            <w:r>
                              <w:t xml:space="preserve">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AA24FE" id="Text Box 21" o:spid="_x0000_s1029" type="#_x0000_t202" style="position:absolute;margin-left:1.2pt;margin-top:-10.2pt;width:234.1pt;height:6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">
                <v:textbox>
                  <w:txbxContent>
                    <w:p w14:paraId="3877EBF9" w14:textId="77777777" w:rsidR="00E53368" w:rsidRDefault="00E53368" w:rsidP="00E53368">
                      <w:pPr>
                        <w:spacing w:line="360" w:lineRule="auto"/>
                      </w:pPr>
                      <w:r>
                        <w:t>Vilniaus Gedimino technikos universitetas</w:t>
                      </w:r>
                    </w:p>
                    <w:p w14:paraId="6BA46EC5" w14:textId="77777777" w:rsidR="00E53368" w:rsidRDefault="00E53368" w:rsidP="00E53368">
                      <w:pPr>
                        <w:pStyle w:val="Footer"/>
                        <w:widowControl w:val="0"/>
                        <w:snapToGrid w:val="0"/>
                        <w:spacing w:line="360" w:lineRule="auto"/>
                        <w:rPr>
                          <w:b/>
                          <w:bCs/>
                        </w:rPr>
                      </w:pPr>
                      <w:r>
                        <w:rPr>
                          <w:b/>
                          <w:bCs/>
                        </w:rPr>
                        <w:t>Verslo vadybos</w:t>
                      </w:r>
                      <w:r>
                        <w:t xml:space="preserve"> fakultetas</w:t>
                      </w:r>
                    </w:p>
                    <w:p w14:paraId="1E3A6811" w14:textId="77777777" w:rsidR="00E53368" w:rsidRDefault="00E53368" w:rsidP="00E53368">
                      <w:pPr>
                        <w:widowControl w:val="0"/>
                        <w:snapToGrid w:val="0"/>
                        <w:spacing w:line="360" w:lineRule="auto"/>
                      </w:pPr>
                      <w:r>
                        <w:rPr>
                          <w:b/>
                        </w:rPr>
                        <w:t>Vadybos</w:t>
                      </w:r>
                      <w:r>
                        <w:t xml:space="preserve"> katedra</w:t>
                      </w:r>
                    </w:p>
                  </w:txbxContent>
                </v:textbox>
              </v:shape>
            </w:pict>
          </mc:Fallback>
        </mc:AlternateContent>
      </w:r>
    </w:p>
    <w:p w14:paraId="4028A1C9" w14:textId="77777777" w:rsidR="00E53368" w:rsidRDefault="00E53368" w:rsidP="00E53368"/>
    <w:p w14:paraId="71D371CF" w14:textId="77777777" w:rsidR="00E53368" w:rsidRDefault="00E53368" w:rsidP="00E53368"/>
    <w:p w14:paraId="57C21194" w14:textId="77777777" w:rsidR="00E53368" w:rsidRDefault="00E53368" w:rsidP="00E53368"/>
    <w:p w14:paraId="4B292C83" w14:textId="77777777" w:rsidR="00E53368" w:rsidRDefault="00E53368" w:rsidP="00E53368">
      <w:r>
        <w:rPr>
          <w:noProof/>
        </w:rPr>
        <mc:AlternateContent>
          <mc:Choice Requires="wps">
            <w:drawing>
              <wp:anchor distT="0" distB="0" distL="114300" distR="114300" simplePos="0" relativeHeight="251664384" behindDoc="0" locked="0" layoutInCell="1" allowOverlap="1" wp14:anchorId="5A5C0ED7" wp14:editId="18B23270">
                <wp:simplePos x="0" y="0"/>
                <wp:positionH relativeFrom="column">
                  <wp:posOffset>4396740</wp:posOffset>
                </wp:positionH>
                <wp:positionV relativeFrom="paragraph">
                  <wp:posOffset>1445895</wp:posOffset>
                </wp:positionV>
                <wp:extent cx="342900" cy="268605"/>
                <wp:effectExtent l="0" t="0" r="19050" b="1714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8605"/>
                        </a:xfrm>
                        <a:prstGeom prst="rect">
                          <a:avLst/>
                        </a:prstGeom>
                        <a:solidFill>
                          <a:srgbClr val="FFFFFF"/>
                        </a:solidFill>
                        <a:ln w="9525">
                          <a:solidFill>
                            <a:srgbClr val="000000"/>
                          </a:solidFill>
                          <a:miter lim="800000"/>
                          <a:headEnd/>
                          <a:tailEnd/>
                        </a:ln>
                      </wps:spPr>
                      <wps:txbx>
                        <w:txbxContent>
                          <w:p w14:paraId="25C4624F" w14:textId="77777777" w:rsidR="00E53368" w:rsidRPr="00F90F46" w:rsidRDefault="00E53368" w:rsidP="00E53368">
                            <w:pPr>
                              <w:pStyle w:val="Heading1"/>
                              <w:numPr>
                                <w:ilvl w:val="0"/>
                                <w:numId w:val="0"/>
                              </w:numPr>
                              <w:spacing w:before="0" w:after="0"/>
                              <w:ind w:left="360" w:hanging="360"/>
                              <w:rPr>
                                <w:sz w:val="24"/>
                              </w:rPr>
                            </w:pPr>
                            <w:r w:rsidRPr="00F90F46">
                              <w:rPr>
                                <w:sz w:val="24"/>
                              </w:rPr>
                              <w:t>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5C0ED7" id="Text Box 17" o:spid="_x0000_s1030" type="#_x0000_t202" style="position:absolute;margin-left:346.2pt;margin-top:113.85pt;width:27pt;height:21.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">
                <v:textbox>
                  <w:txbxContent>
                    <w:p w14:paraId="25C4624F" w14:textId="77777777" w:rsidR="00E53368" w:rsidRPr="00F90F46" w:rsidRDefault="00E53368" w:rsidP="00E53368">
                      <w:pPr>
                        <w:pStyle w:val="Heading1"/>
                        <w:numPr>
                          <w:ilvl w:val="0"/>
                          <w:numId w:val="0"/>
                        </w:numPr>
                        <w:spacing w:before="0" w:after="0"/>
                        <w:ind w:left="360" w:hanging="360"/>
                        <w:rPr>
                          <w:sz w:val="24"/>
                        </w:rPr>
                      </w:pPr>
                      <w:r w:rsidRPr="00F90F46">
                        <w:rPr>
                          <w:sz w:val="24"/>
                        </w:rPr>
                        <w:t>Χ</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0745AE7C" wp14:editId="17437C94">
                <wp:simplePos x="0" y="0"/>
                <wp:positionH relativeFrom="column">
                  <wp:posOffset>1270</wp:posOffset>
                </wp:positionH>
                <wp:positionV relativeFrom="paragraph">
                  <wp:posOffset>6939280</wp:posOffset>
                </wp:positionV>
                <wp:extent cx="6004560" cy="687705"/>
                <wp:effectExtent l="5080" t="10795" r="10160" b="63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687705"/>
                        </a:xfrm>
                        <a:prstGeom prst="rect">
                          <a:avLst/>
                        </a:prstGeom>
                        <a:solidFill>
                          <a:srgbClr val="FFFFFF"/>
                        </a:solidFill>
                        <a:ln w="9525">
                          <a:solidFill>
                            <a:srgbClr val="000000"/>
                          </a:solidFill>
                          <a:miter lim="800000"/>
                          <a:headEnd/>
                          <a:tailEnd/>
                        </a:ln>
                      </wps:spPr>
                      <wps:txbx>
                        <w:txbxContent>
                          <w:p w14:paraId="59C25B7C" w14:textId="77777777" w:rsidR="00E53368" w:rsidRPr="00FF75AF" w:rsidRDefault="00E53368" w:rsidP="00E53368">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45AE7C" id="Text Box 20" o:spid="_x0000_s1031" type="#_x0000_t202" style="position:absolute;margin-left:.1pt;margin-top:546.4pt;width:472.8pt;height:5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">
                <v:textbox>
                  <w:txbxContent>
                    <w:p w14:paraId="59C25B7C" w14:textId="77777777" w:rsidR="00E53368" w:rsidRPr="00FF75AF" w:rsidRDefault="00E53368" w:rsidP="00E53368">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30EEFB8" wp14:editId="3F0F10EE">
                <wp:simplePos x="0" y="0"/>
                <wp:positionH relativeFrom="column">
                  <wp:posOffset>0</wp:posOffset>
                </wp:positionH>
                <wp:positionV relativeFrom="paragraph">
                  <wp:posOffset>2092325</wp:posOffset>
                </wp:positionV>
                <wp:extent cx="6012815" cy="4766945"/>
                <wp:effectExtent l="13335" t="12065" r="12700" b="1206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766945"/>
                        </a:xfrm>
                        <a:prstGeom prst="rect">
                          <a:avLst/>
                        </a:prstGeom>
                        <a:solidFill>
                          <a:srgbClr val="FFFFFF"/>
                        </a:solidFill>
                        <a:ln w="9525">
                          <a:solidFill>
                            <a:srgbClr val="000000"/>
                          </a:solidFill>
                          <a:miter lim="800000"/>
                          <a:headEnd/>
                          <a:tailEnd/>
                        </a:ln>
                      </wps:spPr>
                      <wps:txbx>
                        <w:txbxContent>
                          <w:p w14:paraId="7B20C5DC" w14:textId="77777777" w:rsidR="00E53368" w:rsidRDefault="00E53368" w:rsidP="00E53368">
                            <w:pPr>
                              <w:pStyle w:val="BodyText"/>
                              <w:spacing w:line="360" w:lineRule="auto"/>
                              <w:rPr>
                                <w:b/>
                                <w:bCs/>
                              </w:rPr>
                            </w:pPr>
                            <w:r>
                              <w:rPr>
                                <w:b/>
                                <w:bCs/>
                              </w:rPr>
                              <w:t>Anotacija</w:t>
                            </w:r>
                          </w:p>
                          <w:p w14:paraId="335378CA" w14:textId="77777777" w:rsidR="00E53368" w:rsidRPr="00FF75AF" w:rsidRDefault="00E53368" w:rsidP="00E53368">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244DBE91" w14:textId="77777777" w:rsidR="00E53368" w:rsidRPr="00FF75AF" w:rsidRDefault="00E53368" w:rsidP="00E53368">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55948AB4" w14:textId="77777777" w:rsidR="00E53368" w:rsidRPr="00FF75AF" w:rsidRDefault="00E53368" w:rsidP="00E53368">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3E9A06EA" w14:textId="77777777" w:rsidR="00E53368" w:rsidRPr="00FF75AF" w:rsidRDefault="00E53368" w:rsidP="00E53368">
                            <w:pPr>
                              <w:widowControl w:val="0"/>
                              <w:snapToGrid w:val="0"/>
                              <w:ind w:firstLine="724"/>
                              <w:jc w:val="both"/>
                              <w:rPr>
                                <w:color w:val="FF0000"/>
                              </w:rPr>
                            </w:pPr>
                            <w:r w:rsidRPr="00FF75AF">
                              <w:rPr>
                                <w:color w:val="FF0000"/>
                              </w:rPr>
                              <w:t>Atskirai pridedami darbo pried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0EEFB8" id="Text Box 19" o:spid="_x0000_s1032" type="#_x0000_t202" style="position:absolute;margin-left:0;margin-top:164.75pt;width:473.45pt;height:375.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">
                <v:textbox>
                  <w:txbxContent>
                    <w:p w14:paraId="7B20C5DC" w14:textId="77777777" w:rsidR="00E53368" w:rsidRDefault="00E53368" w:rsidP="00E53368">
                      <w:pPr>
                        <w:pStyle w:val="BodyText"/>
                        <w:spacing w:line="360" w:lineRule="auto"/>
                        <w:rPr>
                          <w:b/>
                          <w:bCs/>
                        </w:rPr>
                      </w:pPr>
                      <w:r>
                        <w:rPr>
                          <w:b/>
                          <w:bCs/>
                        </w:rPr>
                        <w:t>Anotacija</w:t>
                      </w:r>
                    </w:p>
                    <w:p w14:paraId="335378CA" w14:textId="77777777" w:rsidR="00E53368" w:rsidRPr="00FF75AF" w:rsidRDefault="00E53368" w:rsidP="00E53368">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244DBE91" w14:textId="77777777" w:rsidR="00E53368" w:rsidRPr="00FF75AF" w:rsidRDefault="00E53368" w:rsidP="00E53368">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55948AB4" w14:textId="77777777" w:rsidR="00E53368" w:rsidRPr="00FF75AF" w:rsidRDefault="00E53368" w:rsidP="00E53368">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3E9A06EA" w14:textId="77777777" w:rsidR="00E53368" w:rsidRPr="00FF75AF" w:rsidRDefault="00E53368" w:rsidP="00E53368">
                      <w:pPr>
                        <w:widowControl w:val="0"/>
                        <w:snapToGrid w:val="0"/>
                        <w:ind w:firstLine="724"/>
                        <w:jc w:val="both"/>
                        <w:rPr>
                          <w:color w:val="FF0000"/>
                        </w:rPr>
                      </w:pPr>
                      <w:r w:rsidRPr="00FF75AF">
                        <w:rPr>
                          <w:color w:val="FF0000"/>
                        </w:rPr>
                        <w:t>Atskirai pridedami darbo priedai.</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0093EF2" wp14:editId="3DC0A481">
                <wp:simplePos x="0" y="0"/>
                <wp:positionH relativeFrom="column">
                  <wp:posOffset>4398645</wp:posOffset>
                </wp:positionH>
                <wp:positionV relativeFrom="paragraph">
                  <wp:posOffset>1748790</wp:posOffset>
                </wp:positionV>
                <wp:extent cx="398145" cy="236855"/>
                <wp:effectExtent l="11430" t="11430" r="9525" b="889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145" cy="236855"/>
                        </a:xfrm>
                        <a:prstGeom prst="rect">
                          <a:avLst/>
                        </a:prstGeom>
                        <a:solidFill>
                          <a:srgbClr val="FFFFFF"/>
                        </a:solidFill>
                        <a:ln w="9525">
                          <a:solidFill>
                            <a:srgbClr val="000000"/>
                          </a:solidFill>
                          <a:miter lim="800000"/>
                          <a:headEnd/>
                          <a:tailEnd/>
                        </a:ln>
                      </wps:spPr>
                      <wps:txbx>
                        <w:txbxContent>
                          <w:p w14:paraId="6DB14564" w14:textId="77777777" w:rsidR="00E53368" w:rsidRDefault="00E53368" w:rsidP="00E533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093EF2" id="Text Box 18" o:spid="_x0000_s1033" type="#_x0000_t202" style="position:absolute;margin-left:346.35pt;margin-top:137.7pt;width:31.35pt;height:18.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">
                <v:textbox>
                  <w:txbxContent>
                    <w:p w14:paraId="6DB14564" w14:textId="77777777" w:rsidR="00E53368" w:rsidRDefault="00E53368" w:rsidP="00E53368"/>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2273B37E" wp14:editId="4BB9BF51">
                <wp:simplePos x="0" y="0"/>
                <wp:positionH relativeFrom="column">
                  <wp:posOffset>4284345</wp:posOffset>
                </wp:positionH>
                <wp:positionV relativeFrom="paragraph">
                  <wp:posOffset>1129030</wp:posOffset>
                </wp:positionV>
                <wp:extent cx="1724025" cy="891540"/>
                <wp:effectExtent l="11430" t="10795" r="7620" b="1206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891540"/>
                        </a:xfrm>
                        <a:prstGeom prst="rect">
                          <a:avLst/>
                        </a:prstGeom>
                        <a:solidFill>
                          <a:srgbClr val="FFFFFF"/>
                        </a:solidFill>
                        <a:ln w="9525">
                          <a:solidFill>
                            <a:srgbClr val="000000"/>
                          </a:solidFill>
                          <a:miter lim="800000"/>
                          <a:headEnd/>
                          <a:tailEnd/>
                        </a:ln>
                      </wps:spPr>
                      <wps:txbx>
                        <w:txbxContent>
                          <w:p w14:paraId="16D6CBF4" w14:textId="77777777" w:rsidR="00E53368" w:rsidRDefault="00E53368" w:rsidP="00E53368">
                            <w:pPr>
                              <w:spacing w:line="360" w:lineRule="auto"/>
                              <w:rPr>
                                <w:b/>
                                <w:bCs/>
                                <w:sz w:val="18"/>
                              </w:rPr>
                            </w:pPr>
                            <w:r>
                              <w:rPr>
                                <w:b/>
                                <w:bCs/>
                                <w:sz w:val="18"/>
                              </w:rPr>
                              <w:t>Kalba</w:t>
                            </w:r>
                          </w:p>
                          <w:p w14:paraId="495AFE8C" w14:textId="77777777" w:rsidR="00E53368" w:rsidRDefault="00E53368" w:rsidP="00E53368">
                            <w:pPr>
                              <w:widowControl w:val="0"/>
                              <w:snapToGrid w:val="0"/>
                              <w:spacing w:line="360" w:lineRule="auto"/>
                            </w:pPr>
                            <w:r>
                              <w:rPr>
                                <w:sz w:val="18"/>
                              </w:rPr>
                              <w:t xml:space="preserve">                 </w:t>
                            </w:r>
                            <w:r>
                              <w:t>lietuvių</w:t>
                            </w:r>
                          </w:p>
                          <w:p w14:paraId="42E40F76" w14:textId="77777777" w:rsidR="00E53368" w:rsidRDefault="00E53368" w:rsidP="00E53368">
                            <w:pPr>
                              <w:widowControl w:val="0"/>
                              <w:snapToGrid w:val="0"/>
                              <w:spacing w:line="360" w:lineRule="auto"/>
                              <w:ind w:firstLine="720"/>
                            </w:pPr>
                            <w:r>
                              <w:t xml:space="preserve"> užsien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73B37E" id="Text Box 16" o:spid="_x0000_s1034" type="#_x0000_t202" style="position:absolute;margin-left:337.35pt;margin-top:88.9pt;width:135.75pt;height:70.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">
                <v:textbox>
                  <w:txbxContent>
                    <w:p w14:paraId="16D6CBF4" w14:textId="77777777" w:rsidR="00E53368" w:rsidRDefault="00E53368" w:rsidP="00E53368">
                      <w:pPr>
                        <w:spacing w:line="360" w:lineRule="auto"/>
                        <w:rPr>
                          <w:b/>
                          <w:bCs/>
                          <w:sz w:val="18"/>
                        </w:rPr>
                      </w:pPr>
                      <w:r>
                        <w:rPr>
                          <w:b/>
                          <w:bCs/>
                          <w:sz w:val="18"/>
                        </w:rPr>
                        <w:t>Kalba</w:t>
                      </w:r>
                    </w:p>
                    <w:p w14:paraId="495AFE8C" w14:textId="77777777" w:rsidR="00E53368" w:rsidRDefault="00E53368" w:rsidP="00E53368">
                      <w:pPr>
                        <w:widowControl w:val="0"/>
                        <w:snapToGrid w:val="0"/>
                        <w:spacing w:line="360" w:lineRule="auto"/>
                      </w:pPr>
                      <w:r>
                        <w:rPr>
                          <w:sz w:val="18"/>
                        </w:rPr>
                        <w:t xml:space="preserve">                 </w:t>
                      </w:r>
                      <w:r>
                        <w:t>lietuvių</w:t>
                      </w:r>
                    </w:p>
                    <w:p w14:paraId="42E40F76" w14:textId="77777777" w:rsidR="00E53368" w:rsidRDefault="00E53368" w:rsidP="00E53368">
                      <w:pPr>
                        <w:widowControl w:val="0"/>
                        <w:snapToGrid w:val="0"/>
                        <w:spacing w:line="360" w:lineRule="auto"/>
                        <w:ind w:firstLine="720"/>
                      </w:pPr>
                      <w:r>
                        <w:t xml:space="preserve"> užsienio</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2FED5866" wp14:editId="3F650FF4">
                <wp:simplePos x="0" y="0"/>
                <wp:positionH relativeFrom="column">
                  <wp:posOffset>12065</wp:posOffset>
                </wp:positionH>
                <wp:positionV relativeFrom="paragraph">
                  <wp:posOffset>174625</wp:posOffset>
                </wp:positionV>
                <wp:extent cx="5998210" cy="856615"/>
                <wp:effectExtent l="6350" t="8890" r="5715" b="1079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56615"/>
                        </a:xfrm>
                        <a:prstGeom prst="rect">
                          <a:avLst/>
                        </a:prstGeom>
                        <a:solidFill>
                          <a:srgbClr val="FFFFFF"/>
                        </a:solidFill>
                        <a:ln w="9525">
                          <a:solidFill>
                            <a:srgbClr val="000000"/>
                          </a:solidFill>
                          <a:miter lim="800000"/>
                          <a:headEnd/>
                          <a:tailEnd/>
                        </a:ln>
                      </wps:spPr>
                      <wps:txbx>
                        <w:txbxContent>
                          <w:p w14:paraId="0FEE9ED2" w14:textId="12C2CB13" w:rsidR="00E53368" w:rsidRDefault="00642A9A" w:rsidP="00E53368">
                            <w:pPr>
                              <w:pStyle w:val="Footer"/>
                              <w:spacing w:line="360" w:lineRule="auto"/>
                            </w:pPr>
                            <w:r>
                              <w:rPr>
                                <w:b/>
                                <w:bCs/>
                              </w:rPr>
                              <w:t>XXXXXXXXXXXX</w:t>
                            </w:r>
                            <w:r w:rsidR="00E53368">
                              <w:t xml:space="preserve"> studijų programos baigiamasis bakalauro darbas</w:t>
                            </w:r>
                          </w:p>
                          <w:p w14:paraId="504F9AAE" w14:textId="77777777" w:rsidR="00E53368" w:rsidRDefault="00E53368" w:rsidP="00E53368">
                            <w:pPr>
                              <w:pStyle w:val="Footer"/>
                              <w:spacing w:line="360" w:lineRule="auto"/>
                              <w:rPr>
                                <w:lang w:val="en-US"/>
                              </w:rPr>
                            </w:pPr>
                            <w:r>
                              <w:t xml:space="preserve">Pavadinimas </w:t>
                            </w:r>
                            <w:r>
                              <w:rPr>
                                <w:b/>
                                <w:bCs/>
                              </w:rPr>
                              <w:t>Investicinių projektų vertinimo metodikų analizė</w:t>
                            </w:r>
                            <w:r>
                              <w:t xml:space="preserve"> </w:t>
                            </w:r>
                          </w:p>
                          <w:p w14:paraId="18EDEE7D" w14:textId="77777777" w:rsidR="00E53368" w:rsidRDefault="00E53368" w:rsidP="00E53368">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7AE2ECC0" w14:textId="77777777" w:rsidR="00E53368" w:rsidRPr="00FF75AF" w:rsidRDefault="00E53368" w:rsidP="00E53368">
                            <w:pPr>
                              <w:pStyle w:val="Footer"/>
                              <w:widowControl w:val="0"/>
                              <w:snapToGrid w:val="0"/>
                              <w:spacing w:line="360" w:lineRule="auto"/>
                              <w:rPr>
                                <w:color w:val="FF0000"/>
                                <w:vertAlign w:val="super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ED5866" id="_x0000_t202" coordsize="21600,21600" o:spt="202" path="m,l,21600r21600,l21600,xe">
                <v:stroke joinstyle="miter"/>
                <v:path gradientshapeok="t" o:connecttype="rect"/>
              </v:shapetype>
              <v:shape id="Text Box 15" o:spid="_x0000_s1035" type="#_x0000_t202" style="position:absolute;margin-left:.95pt;margin-top:13.75pt;width:472.3pt;height:67.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">
                <v:textbox>
                  <w:txbxContent>
                    <w:p w14:paraId="0FEE9ED2" w14:textId="12C2CB13" w:rsidR="00E53368" w:rsidRDefault="00642A9A" w:rsidP="00E53368">
                      <w:pPr>
                        <w:pStyle w:val="Footer"/>
                        <w:spacing w:line="360" w:lineRule="auto"/>
                      </w:pPr>
                      <w:r>
                        <w:rPr>
                          <w:b/>
                          <w:bCs/>
                        </w:rPr>
                        <w:t>XXXXXXXXXXXX</w:t>
                      </w:r>
                      <w:r w:rsidR="00E53368">
                        <w:t xml:space="preserve"> studijų programos baigiamasis bakalauro darbas</w:t>
                      </w:r>
                    </w:p>
                    <w:p w14:paraId="504F9AAE" w14:textId="77777777" w:rsidR="00E53368" w:rsidRDefault="00E53368" w:rsidP="00E53368">
                      <w:pPr>
                        <w:pStyle w:val="Footer"/>
                        <w:spacing w:line="360" w:lineRule="auto"/>
                        <w:rPr>
                          <w:lang w:val="en-US"/>
                        </w:rPr>
                      </w:pPr>
                      <w:r>
                        <w:t xml:space="preserve">Pavadinimas </w:t>
                      </w:r>
                      <w:r>
                        <w:rPr>
                          <w:b/>
                          <w:bCs/>
                        </w:rPr>
                        <w:t>Investicinių projektų vertinimo metodikų analizė</w:t>
                      </w:r>
                      <w:r>
                        <w:t xml:space="preserve"> </w:t>
                      </w:r>
                    </w:p>
                    <w:p w14:paraId="18EDEE7D" w14:textId="77777777" w:rsidR="00E53368" w:rsidRDefault="00E53368" w:rsidP="00E53368">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7AE2ECC0" w14:textId="77777777" w:rsidR="00E53368" w:rsidRPr="00FF75AF" w:rsidRDefault="00E53368" w:rsidP="00E53368">
                      <w:pPr>
                        <w:pStyle w:val="Footer"/>
                        <w:widowControl w:val="0"/>
                        <w:snapToGrid w:val="0"/>
                        <w:spacing w:line="360" w:lineRule="auto"/>
                        <w:rPr>
                          <w:color w:val="FF0000"/>
                          <w:vertAlign w:val="superscript"/>
                        </w:rPr>
                      </w:pPr>
                    </w:p>
                  </w:txbxContent>
                </v:textbox>
              </v:shape>
            </w:pict>
          </mc:Fallback>
        </mc:AlternateContent>
      </w:r>
      <w:r>
        <w:br w:type="page"/>
      </w:r>
    </w:p>
    <w:p w14:paraId="059D7DF4" w14:textId="77777777" w:rsidR="00E53368" w:rsidRDefault="00E53368" w:rsidP="00E53368">
      <w:pPr>
        <w:pStyle w:val="EndnoteText"/>
      </w:pPr>
      <w:r>
        <w:rPr>
          <w:noProof/>
          <w:lang w:eastAsia="lt-LT"/>
        </w:rPr>
        <w:lastRenderedPageBreak/>
        <mc:AlternateContent>
          <mc:Choice Requires="wpg">
            <w:drawing>
              <wp:anchor distT="0" distB="0" distL="114300" distR="114300" simplePos="0" relativeHeight="251670528" behindDoc="0" locked="0" layoutInCell="1" allowOverlap="1" wp14:anchorId="2321E7BF" wp14:editId="66C457A3">
                <wp:simplePos x="0" y="0"/>
                <wp:positionH relativeFrom="column">
                  <wp:posOffset>114300</wp:posOffset>
                </wp:positionH>
                <wp:positionV relativeFrom="paragraph">
                  <wp:posOffset>-60960</wp:posOffset>
                </wp:positionV>
                <wp:extent cx="6128385" cy="8625840"/>
                <wp:effectExtent l="13335" t="5715" r="11430" b="762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8385" cy="8625840"/>
                          <a:chOff x="1881" y="1314"/>
                          <a:chExt cx="9651" cy="13584"/>
                        </a:xfrm>
                      </wpg:grpSpPr>
                      <wps:wsp>
                        <wps:cNvPr id="7" name="Text Box 14"/>
                        <wps:cNvSpPr txBox="1">
                          <a:spLocks noChangeArrowheads="1"/>
                        </wps:cNvSpPr>
                        <wps:spPr bwMode="auto">
                          <a:xfrm>
                            <a:off x="1971" y="1432"/>
                            <a:ext cx="6210" cy="1285"/>
                          </a:xfrm>
                          <a:prstGeom prst="rect">
                            <a:avLst/>
                          </a:prstGeom>
                          <a:solidFill>
                            <a:srgbClr val="FFFFFF"/>
                          </a:solidFill>
                          <a:ln w="9525">
                            <a:solidFill>
                              <a:srgbClr val="000000"/>
                            </a:solidFill>
                            <a:miter lim="800000"/>
                            <a:headEnd/>
                            <a:tailEnd/>
                          </a:ln>
                        </wps:spPr>
                        <wps:txbx>
                          <w:txbxContent>
                            <w:p w14:paraId="443448B3" w14:textId="77777777" w:rsidR="00E53368" w:rsidRDefault="00E53368" w:rsidP="00E53368">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24D5D146" w14:textId="77777777" w:rsidR="00E53368" w:rsidRPr="00E1138D" w:rsidRDefault="00E53368" w:rsidP="00E53368">
                              <w:pPr>
                                <w:pStyle w:val="Footer"/>
                                <w:widowControl w:val="0"/>
                                <w:snapToGrid w:val="0"/>
                                <w:spacing w:line="360" w:lineRule="auto"/>
                                <w:rPr>
                                  <w:lang w:val="en-US"/>
                                </w:rPr>
                              </w:pPr>
                              <w:r w:rsidRPr="00E1138D">
                                <w:rPr>
                                  <w:lang w:val="en-US"/>
                                </w:rPr>
                                <w:t>Faculty of Business Management</w:t>
                              </w:r>
                            </w:p>
                            <w:p w14:paraId="39CA2087" w14:textId="77777777" w:rsidR="00E53368" w:rsidRPr="00E1138D" w:rsidRDefault="00E53368" w:rsidP="00E53368">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4EBA6E" w14:textId="77777777" w:rsidR="00E53368" w:rsidRDefault="00E53368" w:rsidP="00E53368">
                              <w:pPr>
                                <w:widowControl w:val="0"/>
                                <w:snapToGrid w:val="0"/>
                                <w:spacing w:line="360" w:lineRule="auto"/>
                              </w:pPr>
                            </w:p>
                          </w:txbxContent>
                        </wps:txbx>
                        <wps:bodyPr rot="0" vert="horz" wrap="square" lIns="91440" tIns="45720" rIns="91440" bIns="45720" anchor="t" anchorCtr="0" upright="1">
                          <a:noAutofit/>
                        </wps:bodyPr>
                      </wps:wsp>
                      <wps:wsp>
                        <wps:cNvPr id="8" name="Text Box 15"/>
                        <wps:cNvSpPr txBox="1">
                          <a:spLocks noChangeArrowheads="1"/>
                        </wps:cNvSpPr>
                        <wps:spPr bwMode="auto">
                          <a:xfrm>
                            <a:off x="1966" y="3015"/>
                            <a:ext cx="9446" cy="1349"/>
                          </a:xfrm>
                          <a:prstGeom prst="rect">
                            <a:avLst/>
                          </a:prstGeom>
                          <a:solidFill>
                            <a:srgbClr val="FFFFFF"/>
                          </a:solidFill>
                          <a:ln w="9525">
                            <a:solidFill>
                              <a:srgbClr val="000000"/>
                            </a:solidFill>
                            <a:miter lim="800000"/>
                            <a:headEnd/>
                            <a:tailEnd/>
                          </a:ln>
                        </wps:spPr>
                        <wps:txbx>
                          <w:txbxContent>
                            <w:p w14:paraId="5824083A" w14:textId="43BDEAA1" w:rsidR="00E53368" w:rsidRDefault="00642A9A" w:rsidP="00E53368">
                              <w:pPr>
                                <w:pStyle w:val="Footer"/>
                                <w:spacing w:line="360" w:lineRule="auto"/>
                                <w:rPr>
                                  <w:lang w:val="en-US"/>
                                </w:rPr>
                              </w:pPr>
                              <w:r>
                                <w:rPr>
                                  <w:b/>
                                  <w:bCs/>
                                  <w:lang w:val="en-US"/>
                                </w:rPr>
                                <w:t>XXXXXXXXXXX</w:t>
                              </w:r>
                              <w:bookmarkStart w:id="2" w:name="_GoBack"/>
                              <w:bookmarkEnd w:id="2"/>
                              <w:r w:rsidR="00E53368">
                                <w:rPr>
                                  <w:b/>
                                  <w:bCs/>
                                  <w:lang w:val="en-US"/>
                                </w:rPr>
                                <w:t xml:space="preserve"> </w:t>
                              </w:r>
                              <w:r w:rsidR="00E53368">
                                <w:rPr>
                                  <w:lang w:val="en-US"/>
                                </w:rPr>
                                <w:t>study programme bachelor thesis.</w:t>
                              </w:r>
                            </w:p>
                            <w:p w14:paraId="795C8304" w14:textId="77777777" w:rsidR="00E53368" w:rsidRDefault="00E53368" w:rsidP="00E53368">
                              <w:pPr>
                                <w:pStyle w:val="Footer"/>
                                <w:spacing w:line="360" w:lineRule="auto"/>
                                <w:rPr>
                                  <w:lang w:val="en-US"/>
                                </w:rPr>
                              </w:pPr>
                              <w:r>
                                <w:rPr>
                                  <w:lang w:val="en-US"/>
                                </w:rPr>
                                <w:t xml:space="preserve">Title: </w:t>
                              </w:r>
                              <w:r>
                                <w:rPr>
                                  <w:b/>
                                  <w:bCs/>
                                  <w:lang w:val="en-US"/>
                                </w:rPr>
                                <w:t>…………………………………………………………………………………………….</w:t>
                              </w:r>
                            </w:p>
                            <w:p w14:paraId="6D1B2A82" w14:textId="77777777" w:rsidR="00E53368" w:rsidRDefault="00E53368" w:rsidP="00E53368">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wps:txbx>
                        <wps:bodyPr rot="0" vert="horz" wrap="square" lIns="91440" tIns="45720" rIns="91440" bIns="45720" anchor="t" anchorCtr="0" upright="1">
                          <a:noAutofit/>
                        </wps:bodyPr>
                      </wps:wsp>
                      <wps:wsp>
                        <wps:cNvPr id="9" name="Text Box 16"/>
                        <wps:cNvSpPr txBox="1">
                          <a:spLocks noChangeArrowheads="1"/>
                        </wps:cNvSpPr>
                        <wps:spPr bwMode="auto">
                          <a:xfrm>
                            <a:off x="8560" y="4518"/>
                            <a:ext cx="2849" cy="1404"/>
                          </a:xfrm>
                          <a:prstGeom prst="rect">
                            <a:avLst/>
                          </a:prstGeom>
                          <a:solidFill>
                            <a:srgbClr val="FFFFFF"/>
                          </a:solidFill>
                          <a:ln w="9525">
                            <a:solidFill>
                              <a:srgbClr val="000000"/>
                            </a:solidFill>
                            <a:miter lim="800000"/>
                            <a:headEnd/>
                            <a:tailEnd/>
                          </a:ln>
                        </wps:spPr>
                        <wps:txbx>
                          <w:txbxContent>
                            <w:p w14:paraId="55E6BDB1" w14:textId="77777777" w:rsidR="00E53368" w:rsidRDefault="00E53368" w:rsidP="00E53368">
                              <w:pPr>
                                <w:spacing w:line="360" w:lineRule="auto"/>
                                <w:rPr>
                                  <w:b/>
                                  <w:bCs/>
                                  <w:sz w:val="18"/>
                                </w:rPr>
                              </w:pPr>
                              <w:r>
                                <w:rPr>
                                  <w:b/>
                                  <w:bCs/>
                                  <w:sz w:val="18"/>
                                </w:rPr>
                                <w:t>Thesis language</w:t>
                              </w:r>
                            </w:p>
                            <w:p w14:paraId="10080805" w14:textId="77777777" w:rsidR="00E53368" w:rsidRDefault="00E53368" w:rsidP="00E53368">
                              <w:pPr>
                                <w:widowControl w:val="0"/>
                                <w:snapToGrid w:val="0"/>
                                <w:spacing w:line="360" w:lineRule="auto"/>
                              </w:pPr>
                              <w:r>
                                <w:rPr>
                                  <w:sz w:val="18"/>
                                </w:rPr>
                                <w:t xml:space="preserve">                 </w:t>
                              </w:r>
                              <w:r>
                                <w:t>Lithuanian</w:t>
                              </w:r>
                            </w:p>
                            <w:p w14:paraId="1F285DB1" w14:textId="77777777" w:rsidR="00E53368" w:rsidRDefault="00E53368" w:rsidP="00E53368">
                              <w:pPr>
                                <w:widowControl w:val="0"/>
                                <w:snapToGrid w:val="0"/>
                                <w:spacing w:line="360" w:lineRule="auto"/>
                                <w:ind w:firstLine="720"/>
                              </w:pPr>
                              <w:r>
                                <w:t>Foreign (English)</w:t>
                              </w:r>
                            </w:p>
                          </w:txbxContent>
                        </wps:txbx>
                        <wps:bodyPr rot="0" vert="horz" wrap="square" lIns="91440" tIns="45720" rIns="91440" bIns="45720" anchor="t" anchorCtr="0" upright="1">
                          <a:noAutofit/>
                        </wps:bodyPr>
                      </wps:wsp>
                      <wps:wsp>
                        <wps:cNvPr id="10" name="Text Box 17"/>
                        <wps:cNvSpPr txBox="1">
                          <a:spLocks noChangeArrowheads="1"/>
                        </wps:cNvSpPr>
                        <wps:spPr bwMode="auto">
                          <a:xfrm>
                            <a:off x="8721" y="5454"/>
                            <a:ext cx="636" cy="373"/>
                          </a:xfrm>
                          <a:prstGeom prst="rect">
                            <a:avLst/>
                          </a:prstGeom>
                          <a:solidFill>
                            <a:srgbClr val="FFFFFF"/>
                          </a:solidFill>
                          <a:ln w="9525">
                            <a:solidFill>
                              <a:srgbClr val="000000"/>
                            </a:solidFill>
                            <a:miter lim="800000"/>
                            <a:headEnd/>
                            <a:tailEnd/>
                          </a:ln>
                        </wps:spPr>
                        <wps:txbx>
                          <w:txbxContent>
                            <w:p w14:paraId="74ACD642" w14:textId="77777777" w:rsidR="00E53368" w:rsidRDefault="00E53368" w:rsidP="00E53368">
                              <w:pPr>
                                <w:pStyle w:val="Heading1"/>
                                <w:numPr>
                                  <w:ilvl w:val="0"/>
                                  <w:numId w:val="0"/>
                                </w:numPr>
                              </w:pPr>
                            </w:p>
                          </w:txbxContent>
                        </wps:txbx>
                        <wps:bodyPr rot="0" vert="horz" wrap="square" lIns="91440" tIns="45720" rIns="91440" bIns="45720" anchor="t" anchorCtr="0" upright="1">
                          <a:noAutofit/>
                        </wps:bodyPr>
                      </wps:wsp>
                      <wps:wsp>
                        <wps:cNvPr id="11" name="Text Box 18"/>
                        <wps:cNvSpPr txBox="1">
                          <a:spLocks noChangeArrowheads="1"/>
                        </wps:cNvSpPr>
                        <wps:spPr bwMode="auto">
                          <a:xfrm>
                            <a:off x="8721" y="4914"/>
                            <a:ext cx="627" cy="380"/>
                          </a:xfrm>
                          <a:prstGeom prst="rect">
                            <a:avLst/>
                          </a:prstGeom>
                          <a:solidFill>
                            <a:srgbClr val="FFFFFF"/>
                          </a:solidFill>
                          <a:ln w="9525">
                            <a:solidFill>
                              <a:srgbClr val="000000"/>
                            </a:solidFill>
                            <a:miter lim="800000"/>
                            <a:headEnd/>
                            <a:tailEnd/>
                          </a:ln>
                        </wps:spPr>
                        <wps:txbx>
                          <w:txbxContent>
                            <w:p w14:paraId="37FCEFBD" w14:textId="77777777" w:rsidR="00E53368" w:rsidRPr="00DE4509" w:rsidRDefault="00E53368" w:rsidP="00E53368">
                              <w:pPr>
                                <w:rPr>
                                  <w:b/>
                                </w:rPr>
                              </w:pPr>
                              <w:r>
                                <w:rPr>
                                  <w:b/>
                                </w:rPr>
                                <w:t xml:space="preserve"> </w:t>
                              </w:r>
                              <w:r w:rsidRPr="00DE4509">
                                <w:rPr>
                                  <w:b/>
                                </w:rPr>
                                <w:t>X</w:t>
                              </w:r>
                            </w:p>
                          </w:txbxContent>
                        </wps:txbx>
                        <wps:bodyPr rot="0" vert="horz" wrap="square" lIns="91440" tIns="45720" rIns="91440" bIns="45720" anchor="t" anchorCtr="0" upright="1">
                          <a:noAutofit/>
                        </wps:bodyPr>
                      </wps:wsp>
                      <wps:wsp>
                        <wps:cNvPr id="12" name="Text Box 19"/>
                        <wps:cNvSpPr txBox="1">
                          <a:spLocks noChangeArrowheads="1"/>
                        </wps:cNvSpPr>
                        <wps:spPr bwMode="auto">
                          <a:xfrm>
                            <a:off x="1947" y="6035"/>
                            <a:ext cx="9469" cy="7507"/>
                          </a:xfrm>
                          <a:prstGeom prst="rect">
                            <a:avLst/>
                          </a:prstGeom>
                          <a:solidFill>
                            <a:srgbClr val="FFFFFF"/>
                          </a:solidFill>
                          <a:ln w="9525">
                            <a:solidFill>
                              <a:srgbClr val="000000"/>
                            </a:solidFill>
                            <a:miter lim="800000"/>
                            <a:headEnd/>
                            <a:tailEnd/>
                          </a:ln>
                        </wps:spPr>
                        <wps:txbx>
                          <w:txbxContent>
                            <w:p w14:paraId="157FE784" w14:textId="77777777" w:rsidR="00E53368" w:rsidRDefault="00E53368" w:rsidP="00E53368">
                              <w:pPr>
                                <w:pStyle w:val="BodyText"/>
                                <w:spacing w:line="360" w:lineRule="auto"/>
                                <w:rPr>
                                  <w:b/>
                                  <w:bCs/>
                                </w:rPr>
                              </w:pPr>
                              <w:r>
                                <w:rPr>
                                  <w:b/>
                                  <w:bCs/>
                                </w:rPr>
                                <w:t>Annotation</w:t>
                              </w:r>
                            </w:p>
                            <w:p w14:paraId="66E16D2C" w14:textId="77777777" w:rsidR="00E53368" w:rsidRDefault="00E53368" w:rsidP="00E53368">
                              <w:pPr>
                                <w:pStyle w:val="BodyTextIndent"/>
                                <w:ind w:left="0"/>
                              </w:pPr>
                              <w:r>
                                <w:t>……………………………………………………………………………………………...………………………………………………………………………………………………………………………………………….……………………………………………………………...…………………………………………………………………………………………………………………………………………………………………………………………………………………………………………………………………………………………………............................</w:t>
                              </w:r>
                            </w:p>
                            <w:p w14:paraId="71260FFE" w14:textId="77777777" w:rsidR="00E53368" w:rsidRDefault="00E53368" w:rsidP="00E53368">
                              <w:pPr>
                                <w:jc w:val="both"/>
                              </w:pPr>
                              <w:r>
                                <w:t>…………………………………….……………………………………………………………...………………………………………………………………………………………………………………………………………………………………………………………………………………………………………………………………………………………………………………</w:t>
                              </w:r>
                            </w:p>
                            <w:p w14:paraId="5C406966" w14:textId="77777777" w:rsidR="00E53368" w:rsidRDefault="00E53368" w:rsidP="00E53368">
                              <w:pPr>
                                <w:jc w:val="both"/>
                              </w:pPr>
                              <w:r>
                                <w:t>…………………………………….……………………………………………………………...………………………………………………………………………………………………………………………………………………………………………………………………………………………………………………………………………………………………………………</w:t>
                              </w:r>
                            </w:p>
                            <w:p w14:paraId="2E185E13" w14:textId="77777777" w:rsidR="00E53368" w:rsidRDefault="00E53368" w:rsidP="00E53368">
                              <w:pPr>
                                <w:jc w:val="both"/>
                                <w:rPr>
                                  <w:lang w:val="en-US"/>
                                </w:rPr>
                              </w:pPr>
                              <w:r>
                                <w:t>………………………………………………………………………………………………………………………………………………………………………………………………………………………………………………………………………………………………………………</w:t>
                              </w:r>
                            </w:p>
                            <w:p w14:paraId="77DDC794" w14:textId="77777777" w:rsidR="00E53368" w:rsidRDefault="00E53368" w:rsidP="00E53368">
                              <w:pPr>
                                <w:jc w:val="both"/>
                              </w:pPr>
                              <w:r>
                                <w:t>…………………………………………………………………………………………………………………………………………………………………………………………………………</w:t>
                              </w:r>
                            </w:p>
                            <w:p w14:paraId="123E8050" w14:textId="77777777" w:rsidR="00E53368" w:rsidRDefault="00E53368" w:rsidP="00E53368">
                              <w:pPr>
                                <w:jc w:val="both"/>
                              </w:pPr>
                            </w:p>
                            <w:p w14:paraId="02CD472C" w14:textId="77777777" w:rsidR="00E53368" w:rsidRDefault="00E53368" w:rsidP="00E53368">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83008C0" w14:textId="77777777" w:rsidR="00E53368" w:rsidRDefault="00E53368" w:rsidP="00E53368">
                              <w:pPr>
                                <w:widowControl w:val="0"/>
                                <w:snapToGrid w:val="0"/>
                                <w:ind w:firstLine="567"/>
                                <w:jc w:val="both"/>
                                <w:rPr>
                                  <w:lang w:val="en-US"/>
                                </w:rPr>
                              </w:pPr>
                              <w:r>
                                <w:rPr>
                                  <w:lang w:val="en-US"/>
                                </w:rPr>
                                <w:t>Thesis consist of: … p. text without appendixes, … pictures, … tables, … bibliographical entries.</w:t>
                              </w:r>
                            </w:p>
                            <w:p w14:paraId="05CC7636" w14:textId="77777777" w:rsidR="00E53368" w:rsidRDefault="00E53368" w:rsidP="00E53368">
                              <w:pPr>
                                <w:widowControl w:val="0"/>
                                <w:snapToGrid w:val="0"/>
                                <w:ind w:firstLine="567"/>
                                <w:jc w:val="both"/>
                                <w:rPr>
                                  <w:lang w:val="en-US"/>
                                </w:rPr>
                              </w:pPr>
                              <w:r>
                                <w:rPr>
                                  <w:lang w:val="en-US"/>
                                </w:rPr>
                                <w:t>Appendixes included.</w:t>
                              </w:r>
                            </w:p>
                          </w:txbxContent>
                        </wps:txbx>
                        <wps:bodyPr rot="0" vert="horz" wrap="square" lIns="91440" tIns="45720" rIns="91440" bIns="45720" anchor="t" anchorCtr="0" upright="1">
                          <a:noAutofit/>
                        </wps:bodyPr>
                      </wps:wsp>
                      <wps:wsp>
                        <wps:cNvPr id="13" name="Text Box 20"/>
                        <wps:cNvSpPr txBox="1">
                          <a:spLocks noChangeArrowheads="1"/>
                        </wps:cNvSpPr>
                        <wps:spPr bwMode="auto">
                          <a:xfrm>
                            <a:off x="1949" y="13668"/>
                            <a:ext cx="9456" cy="1083"/>
                          </a:xfrm>
                          <a:prstGeom prst="rect">
                            <a:avLst/>
                          </a:prstGeom>
                          <a:solidFill>
                            <a:srgbClr val="FFFFFF"/>
                          </a:solidFill>
                          <a:ln w="9525">
                            <a:solidFill>
                              <a:srgbClr val="000000"/>
                            </a:solidFill>
                            <a:miter lim="800000"/>
                            <a:headEnd/>
                            <a:tailEnd/>
                          </a:ln>
                        </wps:spPr>
                        <wps:txbx>
                          <w:txbxContent>
                            <w:p w14:paraId="13D0FF19" w14:textId="77777777" w:rsidR="00E53368" w:rsidRDefault="00E53368" w:rsidP="00E53368">
                              <w:r>
                                <w:rPr>
                                  <w:b/>
                                  <w:bCs/>
                                </w:rPr>
                                <w:t>Keywords:</w:t>
                              </w:r>
                              <w:r>
                                <w:t xml:space="preserve"> …………………………………………………………………………..................</w:t>
                              </w:r>
                            </w:p>
                            <w:p w14:paraId="53D726F1" w14:textId="77777777" w:rsidR="00E53368" w:rsidRDefault="00E53368" w:rsidP="00E53368">
                              <w:r>
                                <w:t>…………………………………………………………………………………………………..</w:t>
                              </w:r>
                            </w:p>
                          </w:txbxContent>
                        </wps:txbx>
                        <wps:bodyPr rot="0" vert="horz" wrap="square" lIns="91440" tIns="45720" rIns="91440" bIns="45720" anchor="t" anchorCtr="0" upright="1">
                          <a:noAutofit/>
                        </wps:bodyPr>
                      </wps:wsp>
                      <wps:wsp>
                        <wps:cNvPr id="14" name="Rectangle 21"/>
                        <wps:cNvSpPr>
                          <a:spLocks noChangeArrowheads="1"/>
                        </wps:cNvSpPr>
                        <wps:spPr bwMode="auto">
                          <a:xfrm>
                            <a:off x="1881" y="1314"/>
                            <a:ext cx="9651" cy="13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21E7BF" id="Group 4" o:spid="_x0000_s1036" style="position:absolute;margin-left:9pt;margin-top:-4.8pt;width:482.55pt;height:679.2pt;z-index:251670528" coordorigin="1881,1314" coordsize="9651,13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">
                <v:shape id="Text Box 14" o:spid="_x0000_s1037" type="#_x0000_t202" style="position:absolute;left:1971;top:1432;width:6210;height:1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443448B3" w14:textId="77777777" w:rsidR="00E53368" w:rsidRDefault="00E53368" w:rsidP="00E53368">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24D5D146" w14:textId="77777777" w:rsidR="00E53368" w:rsidRPr="00E1138D" w:rsidRDefault="00E53368" w:rsidP="00E53368">
                        <w:pPr>
                          <w:pStyle w:val="Footer"/>
                          <w:widowControl w:val="0"/>
                          <w:snapToGrid w:val="0"/>
                          <w:spacing w:line="360" w:lineRule="auto"/>
                          <w:rPr>
                            <w:lang w:val="en-US"/>
                          </w:rPr>
                        </w:pPr>
                        <w:r w:rsidRPr="00E1138D">
                          <w:rPr>
                            <w:lang w:val="en-US"/>
                          </w:rPr>
                          <w:t>Faculty of Business Management</w:t>
                        </w:r>
                      </w:p>
                      <w:p w14:paraId="39CA2087" w14:textId="77777777" w:rsidR="00E53368" w:rsidRPr="00E1138D" w:rsidRDefault="00E53368" w:rsidP="00E53368">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4EBA6E" w14:textId="77777777" w:rsidR="00E53368" w:rsidRDefault="00E53368" w:rsidP="00E53368">
                        <w:pPr>
                          <w:widowControl w:val="0"/>
                          <w:snapToGrid w:val="0"/>
                          <w:spacing w:line="360" w:lineRule="auto"/>
                        </w:pPr>
                      </w:p>
                    </w:txbxContent>
                  </v:textbox>
                </v:shape>
                <v:shape id="_x0000_s1038" type="#_x0000_t202" style="position:absolute;left:1966;top:3015;width:9446;height:1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5824083A" w14:textId="43BDEAA1" w:rsidR="00E53368" w:rsidRDefault="00642A9A" w:rsidP="00E53368">
                        <w:pPr>
                          <w:pStyle w:val="Footer"/>
                          <w:spacing w:line="360" w:lineRule="auto"/>
                          <w:rPr>
                            <w:lang w:val="en-US"/>
                          </w:rPr>
                        </w:pPr>
                        <w:r>
                          <w:rPr>
                            <w:b/>
                            <w:bCs/>
                            <w:lang w:val="en-US"/>
                          </w:rPr>
                          <w:t>XXXXXXXXXXX</w:t>
                        </w:r>
                        <w:bookmarkStart w:id="3" w:name="_GoBack"/>
                        <w:bookmarkEnd w:id="3"/>
                        <w:r w:rsidR="00E53368">
                          <w:rPr>
                            <w:b/>
                            <w:bCs/>
                            <w:lang w:val="en-US"/>
                          </w:rPr>
                          <w:t xml:space="preserve"> </w:t>
                        </w:r>
                        <w:r w:rsidR="00E53368">
                          <w:rPr>
                            <w:lang w:val="en-US"/>
                          </w:rPr>
                          <w:t>study programme bachelor thesis.</w:t>
                        </w:r>
                      </w:p>
                      <w:p w14:paraId="795C8304" w14:textId="77777777" w:rsidR="00E53368" w:rsidRDefault="00E53368" w:rsidP="00E53368">
                        <w:pPr>
                          <w:pStyle w:val="Footer"/>
                          <w:spacing w:line="360" w:lineRule="auto"/>
                          <w:rPr>
                            <w:lang w:val="en-US"/>
                          </w:rPr>
                        </w:pPr>
                        <w:r>
                          <w:rPr>
                            <w:lang w:val="en-US"/>
                          </w:rPr>
                          <w:t xml:space="preserve">Title: </w:t>
                        </w:r>
                        <w:r>
                          <w:rPr>
                            <w:b/>
                            <w:bCs/>
                            <w:lang w:val="en-US"/>
                          </w:rPr>
                          <w:t>…………………………………………………………………………………………….</w:t>
                        </w:r>
                      </w:p>
                      <w:p w14:paraId="6D1B2A82" w14:textId="77777777" w:rsidR="00E53368" w:rsidRDefault="00E53368" w:rsidP="00E53368">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v:textbox>
                </v:shape>
                <v:shape id="_x0000_s1039" type="#_x0000_t202" style="position:absolute;left:8560;top:4518;width:2849;height:1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55E6BDB1" w14:textId="77777777" w:rsidR="00E53368" w:rsidRDefault="00E53368" w:rsidP="00E53368">
                        <w:pPr>
                          <w:spacing w:line="360" w:lineRule="auto"/>
                          <w:rPr>
                            <w:b/>
                            <w:bCs/>
                            <w:sz w:val="18"/>
                          </w:rPr>
                        </w:pPr>
                        <w:r>
                          <w:rPr>
                            <w:b/>
                            <w:bCs/>
                            <w:sz w:val="18"/>
                          </w:rPr>
                          <w:t>Thesis language</w:t>
                        </w:r>
                      </w:p>
                      <w:p w14:paraId="10080805" w14:textId="77777777" w:rsidR="00E53368" w:rsidRDefault="00E53368" w:rsidP="00E53368">
                        <w:pPr>
                          <w:widowControl w:val="0"/>
                          <w:snapToGrid w:val="0"/>
                          <w:spacing w:line="360" w:lineRule="auto"/>
                        </w:pPr>
                        <w:r>
                          <w:rPr>
                            <w:sz w:val="18"/>
                          </w:rPr>
                          <w:t xml:space="preserve">                 </w:t>
                        </w:r>
                        <w:r>
                          <w:t>Lithuanian</w:t>
                        </w:r>
                      </w:p>
                      <w:p w14:paraId="1F285DB1" w14:textId="77777777" w:rsidR="00E53368" w:rsidRDefault="00E53368" w:rsidP="00E53368">
                        <w:pPr>
                          <w:widowControl w:val="0"/>
                          <w:snapToGrid w:val="0"/>
                          <w:spacing w:line="360" w:lineRule="auto"/>
                          <w:ind w:firstLine="720"/>
                        </w:pPr>
                        <w:r>
                          <w:t>Foreign (English)</w:t>
                        </w:r>
                      </w:p>
                    </w:txbxContent>
                  </v:textbox>
                </v:shape>
                <v:shape id="_x0000_s1040" type="#_x0000_t202" style="position:absolute;left:8721;top:5454;width:636;height: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74ACD642" w14:textId="77777777" w:rsidR="00E53368" w:rsidRDefault="00E53368" w:rsidP="00E53368">
                        <w:pPr>
                          <w:pStyle w:val="Heading1"/>
                          <w:numPr>
                            <w:ilvl w:val="0"/>
                            <w:numId w:val="0"/>
                          </w:numPr>
                        </w:pPr>
                      </w:p>
                    </w:txbxContent>
                  </v:textbox>
                </v:shape>
                <v:shape id="_x0000_s1041" type="#_x0000_t202" style="position:absolute;left:8721;top:4914;width:627;height: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37FCEFBD" w14:textId="77777777" w:rsidR="00E53368" w:rsidRPr="00DE4509" w:rsidRDefault="00E53368" w:rsidP="00E53368">
                        <w:pPr>
                          <w:rPr>
                            <w:b/>
                          </w:rPr>
                        </w:pPr>
                        <w:r>
                          <w:rPr>
                            <w:b/>
                          </w:rPr>
                          <w:t xml:space="preserve"> </w:t>
                        </w:r>
                        <w:r w:rsidRPr="00DE4509">
                          <w:rPr>
                            <w:b/>
                          </w:rPr>
                          <w:t>X</w:t>
                        </w:r>
                      </w:p>
                    </w:txbxContent>
                  </v:textbox>
                </v:shape>
                <v:shape id="_x0000_s1042" type="#_x0000_t202" style="position:absolute;left:1947;top:6035;width:9469;height:7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157FE784" w14:textId="77777777" w:rsidR="00E53368" w:rsidRDefault="00E53368" w:rsidP="00E53368">
                        <w:pPr>
                          <w:pStyle w:val="BodyText"/>
                          <w:spacing w:line="360" w:lineRule="auto"/>
                          <w:rPr>
                            <w:b/>
                            <w:bCs/>
                          </w:rPr>
                        </w:pPr>
                        <w:r>
                          <w:rPr>
                            <w:b/>
                            <w:bCs/>
                          </w:rPr>
                          <w:t>Annotation</w:t>
                        </w:r>
                      </w:p>
                      <w:p w14:paraId="66E16D2C" w14:textId="77777777" w:rsidR="00E53368" w:rsidRDefault="00E53368" w:rsidP="00E53368">
                        <w:pPr>
                          <w:pStyle w:val="BodyTextIndent"/>
                          <w:ind w:left="0"/>
                        </w:pPr>
                        <w:r>
                          <w:t>……………………………………………………………………………………………...………………………………………………………………………………………………………………………………………….……………………………………………………………...…………………………………………………………………………………………………………………………………………………………………………………………………………………………………………………………………………………………………............................</w:t>
                        </w:r>
                      </w:p>
                      <w:p w14:paraId="71260FFE" w14:textId="77777777" w:rsidR="00E53368" w:rsidRDefault="00E53368" w:rsidP="00E53368">
                        <w:pPr>
                          <w:jc w:val="both"/>
                        </w:pPr>
                        <w:r>
                          <w:t>…………………………………….……………………………………………………………...………………………………………………………………………………………………………………………………………………………………………………………………………………………………………………………………………………………………………………</w:t>
                        </w:r>
                      </w:p>
                      <w:p w14:paraId="5C406966" w14:textId="77777777" w:rsidR="00E53368" w:rsidRDefault="00E53368" w:rsidP="00E53368">
                        <w:pPr>
                          <w:jc w:val="both"/>
                        </w:pPr>
                        <w:r>
                          <w:t>…………………………………….……………………………………………………………...………………………………………………………………………………………………………………………………………………………………………………………………………………………………………………………………………………………………………………</w:t>
                        </w:r>
                      </w:p>
                      <w:p w14:paraId="2E185E13" w14:textId="77777777" w:rsidR="00E53368" w:rsidRDefault="00E53368" w:rsidP="00E53368">
                        <w:pPr>
                          <w:jc w:val="both"/>
                          <w:rPr>
                            <w:lang w:val="en-US"/>
                          </w:rPr>
                        </w:pPr>
                        <w:r>
                          <w:t>………………………………………………………………………………………………………………………………………………………………………………………………………………………………………………………………………………………………………………</w:t>
                        </w:r>
                      </w:p>
                      <w:p w14:paraId="77DDC794" w14:textId="77777777" w:rsidR="00E53368" w:rsidRDefault="00E53368" w:rsidP="00E53368">
                        <w:pPr>
                          <w:jc w:val="both"/>
                        </w:pPr>
                        <w:r>
                          <w:t>…………………………………………………………………………………………………………………………………………………………………………………………………………</w:t>
                        </w:r>
                      </w:p>
                      <w:p w14:paraId="123E8050" w14:textId="77777777" w:rsidR="00E53368" w:rsidRDefault="00E53368" w:rsidP="00E53368">
                        <w:pPr>
                          <w:jc w:val="both"/>
                        </w:pPr>
                      </w:p>
                      <w:p w14:paraId="02CD472C" w14:textId="77777777" w:rsidR="00E53368" w:rsidRDefault="00E53368" w:rsidP="00E53368">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83008C0" w14:textId="77777777" w:rsidR="00E53368" w:rsidRDefault="00E53368" w:rsidP="00E53368">
                        <w:pPr>
                          <w:widowControl w:val="0"/>
                          <w:snapToGrid w:val="0"/>
                          <w:ind w:firstLine="567"/>
                          <w:jc w:val="both"/>
                          <w:rPr>
                            <w:lang w:val="en-US"/>
                          </w:rPr>
                        </w:pPr>
                        <w:r>
                          <w:rPr>
                            <w:lang w:val="en-US"/>
                          </w:rPr>
                          <w:t>Thesis consist of: … p. text without appendixes, … pictures, … tables, … bibliographical entries.</w:t>
                        </w:r>
                      </w:p>
                      <w:p w14:paraId="05CC7636" w14:textId="77777777" w:rsidR="00E53368" w:rsidRDefault="00E53368" w:rsidP="00E53368">
                        <w:pPr>
                          <w:widowControl w:val="0"/>
                          <w:snapToGrid w:val="0"/>
                          <w:ind w:firstLine="567"/>
                          <w:jc w:val="both"/>
                          <w:rPr>
                            <w:lang w:val="en-US"/>
                          </w:rPr>
                        </w:pPr>
                        <w:r>
                          <w:rPr>
                            <w:lang w:val="en-US"/>
                          </w:rPr>
                          <w:t>Appendixes included.</w:t>
                        </w:r>
                      </w:p>
                    </w:txbxContent>
                  </v:textbox>
                </v:shape>
                <v:shape id="_x0000_s1043" type="#_x0000_t202" style="position:absolute;left:1949;top:13668;width:9456;height:1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14:paraId="13D0FF19" w14:textId="77777777" w:rsidR="00E53368" w:rsidRDefault="00E53368" w:rsidP="00E53368">
                        <w:r>
                          <w:rPr>
                            <w:b/>
                            <w:bCs/>
                          </w:rPr>
                          <w:t>Keywords:</w:t>
                        </w:r>
                        <w:r>
                          <w:t xml:space="preserve"> …………………………………………………………………………..................</w:t>
                        </w:r>
                      </w:p>
                      <w:p w14:paraId="53D726F1" w14:textId="77777777" w:rsidR="00E53368" w:rsidRDefault="00E53368" w:rsidP="00E53368">
                        <w:r>
                          <w:t>…………………………………………………………………………………………………..</w:t>
                        </w:r>
                      </w:p>
                    </w:txbxContent>
                  </v:textbox>
                </v:shape>
                <v:rect id="Rectangle 21" o:spid="_x0000_s1044" style="position:absolute;left:1881;top:1314;width:9651;height:13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" filled="f"/>
              </v:group>
            </w:pict>
          </mc:Fallback>
        </mc:AlternateContent>
      </w:r>
      <w:r>
        <w:rPr>
          <w:noProof/>
          <w:lang w:eastAsia="lt-LT"/>
        </w:rPr>
        <mc:AlternateContent>
          <mc:Choice Requires="wps">
            <w:drawing>
              <wp:anchor distT="0" distB="0" distL="114300" distR="114300" simplePos="0" relativeHeight="251669504" behindDoc="0" locked="0" layoutInCell="1" allowOverlap="1" wp14:anchorId="1562EC79" wp14:editId="0F1692C9">
                <wp:simplePos x="0" y="0"/>
                <wp:positionH relativeFrom="column">
                  <wp:posOffset>4429760</wp:posOffset>
                </wp:positionH>
                <wp:positionV relativeFrom="paragraph">
                  <wp:posOffset>6985</wp:posOffset>
                </wp:positionV>
                <wp:extent cx="1718310" cy="821055"/>
                <wp:effectExtent l="13970" t="6985" r="10795" b="1016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452003C9" w14:textId="77777777" w:rsidR="00E53368" w:rsidRDefault="00E53368" w:rsidP="00E53368">
                            <w:pPr>
                              <w:spacing w:line="360" w:lineRule="auto"/>
                              <w:rPr>
                                <w:lang w:val="en-US"/>
                              </w:rPr>
                            </w:pPr>
                            <w:r>
                              <w:rPr>
                                <w:lang w:val="en-US"/>
                              </w:rPr>
                              <w:t>ISBN</w:t>
                            </w:r>
                            <w:r>
                              <w:rPr>
                                <w:lang w:val="en-US"/>
                              </w:rPr>
                              <w:tab/>
                              <w:t xml:space="preserve">      ISSN</w:t>
                            </w:r>
                          </w:p>
                          <w:p w14:paraId="783E0E82" w14:textId="77777777" w:rsidR="00E53368" w:rsidRDefault="00E53368" w:rsidP="00E53368">
                            <w:pPr>
                              <w:widowControl w:val="0"/>
                              <w:snapToGrid w:val="0"/>
                              <w:spacing w:line="360" w:lineRule="auto"/>
                              <w:rPr>
                                <w:lang w:val="en-US"/>
                              </w:rPr>
                            </w:pPr>
                            <w:r>
                              <w:rPr>
                                <w:lang w:val="en-US"/>
                              </w:rPr>
                              <w:t>Copies No.  1</w:t>
                            </w:r>
                          </w:p>
                          <w:p w14:paraId="7FBF7EEB" w14:textId="77777777" w:rsidR="00E53368" w:rsidRDefault="00E53368" w:rsidP="00E53368">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62EC79" id="Text Box 3" o:spid="_x0000_s1045" type="#_x0000_t202" style="position:absolute;margin-left:348.8pt;margin-top:.55pt;width:135.3pt;height:6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">
                <v:textbox>
                  <w:txbxContent>
                    <w:p w14:paraId="452003C9" w14:textId="77777777" w:rsidR="00E53368" w:rsidRDefault="00E53368" w:rsidP="00E53368">
                      <w:pPr>
                        <w:spacing w:line="360" w:lineRule="auto"/>
                        <w:rPr>
                          <w:lang w:val="en-US"/>
                        </w:rPr>
                      </w:pPr>
                      <w:r>
                        <w:rPr>
                          <w:lang w:val="en-US"/>
                        </w:rPr>
                        <w:t>ISBN</w:t>
                      </w:r>
                      <w:r>
                        <w:rPr>
                          <w:lang w:val="en-US"/>
                        </w:rPr>
                        <w:tab/>
                        <w:t xml:space="preserve">      ISSN</w:t>
                      </w:r>
                    </w:p>
                    <w:p w14:paraId="783E0E82" w14:textId="77777777" w:rsidR="00E53368" w:rsidRDefault="00E53368" w:rsidP="00E53368">
                      <w:pPr>
                        <w:widowControl w:val="0"/>
                        <w:snapToGrid w:val="0"/>
                        <w:spacing w:line="360" w:lineRule="auto"/>
                        <w:rPr>
                          <w:lang w:val="en-US"/>
                        </w:rPr>
                      </w:pPr>
                      <w:r>
                        <w:rPr>
                          <w:lang w:val="en-US"/>
                        </w:rPr>
                        <w:t>Copies No.  1</w:t>
                      </w:r>
                    </w:p>
                    <w:p w14:paraId="7FBF7EEB" w14:textId="77777777" w:rsidR="00E53368" w:rsidRDefault="00E53368" w:rsidP="00E53368">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v:textbox>
              </v:shape>
            </w:pict>
          </mc:Fallback>
        </mc:AlternateContent>
      </w:r>
    </w:p>
    <w:p w14:paraId="05F59D63" w14:textId="77777777" w:rsidR="00E53368" w:rsidRDefault="00E53368" w:rsidP="00E53368">
      <w:r>
        <w:br w:type="page"/>
      </w:r>
    </w:p>
    <w:p w14:paraId="3AA384BB" w14:textId="77777777" w:rsidR="00E53368" w:rsidRDefault="00E53368" w:rsidP="00E53368"/>
    <w:p w14:paraId="2E27C264" w14:textId="77777777" w:rsidR="00E53368" w:rsidRDefault="00E53368" w:rsidP="00E53368"/>
    <w:p w14:paraId="4659429B" w14:textId="77777777" w:rsidR="00E53368" w:rsidRDefault="00E53368" w:rsidP="00E53368"/>
    <w:p w14:paraId="695D0AB3" w14:textId="77777777" w:rsidR="00E53368" w:rsidRDefault="00E53368" w:rsidP="00E53368"/>
    <w:p w14:paraId="31705F6D" w14:textId="77777777" w:rsidR="00E53368" w:rsidRDefault="00E53368" w:rsidP="00E53368">
      <w:pPr>
        <w:tabs>
          <w:tab w:val="left" w:pos="9781"/>
        </w:tabs>
        <w:ind w:right="398"/>
        <w:jc w:val="center"/>
        <w:outlineLvl w:val="0"/>
        <w:rPr>
          <w:b/>
          <w:bCs/>
        </w:rPr>
      </w:pPr>
      <w:r>
        <w:rPr>
          <w:b/>
          <w:bCs/>
        </w:rPr>
        <w:t>VILNIAUS GEDIMINO TECHNIKOS UNIVERSITETAS</w:t>
      </w:r>
    </w:p>
    <w:p w14:paraId="3F09AFBD" w14:textId="77777777" w:rsidR="00E53368" w:rsidRDefault="00E53368" w:rsidP="00E53368">
      <w:pPr>
        <w:tabs>
          <w:tab w:val="left" w:pos="9781"/>
        </w:tabs>
        <w:ind w:right="398"/>
        <w:jc w:val="center"/>
        <w:rPr>
          <w:sz w:val="16"/>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E53368" w:rsidRPr="00F56FA8" w14:paraId="4CD772BF" w14:textId="77777777" w:rsidTr="005B328B">
        <w:trPr>
          <w:trHeight w:val="349"/>
        </w:trPr>
        <w:tc>
          <w:tcPr>
            <w:tcW w:w="6237" w:type="dxa"/>
            <w:tcBorders>
              <w:top w:val="nil"/>
              <w:left w:val="nil"/>
              <w:bottom w:val="single" w:sz="4" w:space="0" w:color="auto"/>
              <w:right w:val="nil"/>
            </w:tcBorders>
          </w:tcPr>
          <w:p w14:paraId="71A7C903" w14:textId="77777777" w:rsidR="00E53368" w:rsidRPr="00F56FA8" w:rsidRDefault="00E53368" w:rsidP="005B328B">
            <w:pPr>
              <w:tabs>
                <w:tab w:val="left" w:pos="9781"/>
              </w:tabs>
              <w:ind w:left="34" w:hanging="34"/>
              <w:jc w:val="center"/>
              <w:rPr>
                <w:color w:val="FF0000"/>
                <w:szCs w:val="12"/>
              </w:rPr>
            </w:pPr>
          </w:p>
        </w:tc>
      </w:tr>
      <w:tr w:rsidR="00E53368" w:rsidRPr="00F56FA8" w14:paraId="156EA2BA" w14:textId="77777777" w:rsidTr="005B328B">
        <w:trPr>
          <w:trHeight w:val="471"/>
        </w:trPr>
        <w:tc>
          <w:tcPr>
            <w:tcW w:w="6237" w:type="dxa"/>
            <w:tcBorders>
              <w:left w:val="nil"/>
              <w:right w:val="nil"/>
            </w:tcBorders>
          </w:tcPr>
          <w:p w14:paraId="0059F091" w14:textId="77777777" w:rsidR="00E53368" w:rsidRPr="00F56FA8" w:rsidRDefault="00E53368" w:rsidP="005B328B">
            <w:pPr>
              <w:tabs>
                <w:tab w:val="left" w:pos="9781"/>
              </w:tabs>
              <w:ind w:left="-108"/>
              <w:jc w:val="center"/>
              <w:rPr>
                <w:color w:val="FF0000"/>
                <w:szCs w:val="12"/>
              </w:rPr>
            </w:pPr>
            <w:r w:rsidRPr="00F56FA8">
              <w:rPr>
                <w:color w:val="FF0000"/>
                <w:sz w:val="16"/>
                <w:szCs w:val="12"/>
              </w:rPr>
              <w:t>(Studento vardas ir pavardė, studento pažymėjimo Nr.)</w:t>
            </w:r>
          </w:p>
        </w:tc>
      </w:tr>
      <w:tr w:rsidR="00E53368" w:rsidRPr="00F56FA8" w14:paraId="5D51CE31" w14:textId="77777777" w:rsidTr="005B328B">
        <w:trPr>
          <w:trHeight w:val="421"/>
        </w:trPr>
        <w:tc>
          <w:tcPr>
            <w:tcW w:w="6237" w:type="dxa"/>
            <w:tcBorders>
              <w:left w:val="nil"/>
              <w:right w:val="nil"/>
            </w:tcBorders>
          </w:tcPr>
          <w:p w14:paraId="506567F4" w14:textId="77777777" w:rsidR="00E53368" w:rsidRPr="00F56FA8" w:rsidRDefault="00E53368" w:rsidP="005B328B">
            <w:pPr>
              <w:tabs>
                <w:tab w:val="left" w:pos="9781"/>
              </w:tabs>
              <w:ind w:left="-108"/>
              <w:jc w:val="center"/>
              <w:rPr>
                <w:color w:val="FF0000"/>
                <w:szCs w:val="12"/>
              </w:rPr>
            </w:pPr>
            <w:r w:rsidRPr="00F56FA8">
              <w:rPr>
                <w:color w:val="FF0000"/>
                <w:sz w:val="16"/>
                <w:szCs w:val="12"/>
              </w:rPr>
              <w:t>(Fakultetas)</w:t>
            </w:r>
          </w:p>
        </w:tc>
      </w:tr>
    </w:tbl>
    <w:p w14:paraId="266015F4" w14:textId="77777777" w:rsidR="00E53368" w:rsidRPr="00F56FA8" w:rsidRDefault="00E53368" w:rsidP="00E53368">
      <w:pPr>
        <w:tabs>
          <w:tab w:val="left" w:pos="9781"/>
        </w:tabs>
        <w:ind w:right="398"/>
        <w:jc w:val="center"/>
        <w:rPr>
          <w:color w:val="FF0000"/>
          <w:szCs w:val="12"/>
        </w:rPr>
      </w:pPr>
      <w:r w:rsidRPr="00F56FA8">
        <w:rPr>
          <w:color w:val="FF0000"/>
          <w:sz w:val="16"/>
          <w:szCs w:val="12"/>
        </w:rPr>
        <w:t>(Studijų programa, akademinė grupė)</w:t>
      </w:r>
    </w:p>
    <w:p w14:paraId="4F36F78C" w14:textId="77777777" w:rsidR="00E53368" w:rsidRPr="00F56FA8" w:rsidRDefault="00E53368" w:rsidP="00E53368">
      <w:pPr>
        <w:tabs>
          <w:tab w:val="left" w:pos="9781"/>
        </w:tabs>
        <w:ind w:right="398"/>
        <w:jc w:val="center"/>
        <w:rPr>
          <w:color w:val="FF0000"/>
          <w:sz w:val="16"/>
          <w:szCs w:val="12"/>
        </w:rPr>
      </w:pPr>
    </w:p>
    <w:p w14:paraId="0AC3A1C2" w14:textId="77777777" w:rsidR="00E53368" w:rsidRDefault="00E53368" w:rsidP="00E53368">
      <w:pPr>
        <w:tabs>
          <w:tab w:val="left" w:pos="9781"/>
        </w:tabs>
        <w:ind w:right="398"/>
        <w:jc w:val="center"/>
        <w:rPr>
          <w:sz w:val="16"/>
          <w:szCs w:val="12"/>
        </w:rPr>
      </w:pPr>
    </w:p>
    <w:p w14:paraId="0E215889" w14:textId="77777777" w:rsidR="00E53368" w:rsidRDefault="00E53368" w:rsidP="00E53368">
      <w:pPr>
        <w:tabs>
          <w:tab w:val="left" w:pos="9781"/>
        </w:tabs>
        <w:ind w:right="398"/>
        <w:jc w:val="center"/>
        <w:outlineLvl w:val="0"/>
        <w:rPr>
          <w:b/>
          <w:bCs/>
        </w:rPr>
      </w:pPr>
      <w:r>
        <w:rPr>
          <w:b/>
          <w:bCs/>
          <w:caps/>
        </w:rPr>
        <w:t>Baigiamojo darbo</w:t>
      </w:r>
      <w:r>
        <w:rPr>
          <w:b/>
          <w:bCs/>
        </w:rPr>
        <w:t xml:space="preserve"> </w:t>
      </w:r>
    </w:p>
    <w:p w14:paraId="304E3711" w14:textId="77777777" w:rsidR="00E53368" w:rsidRDefault="00E53368" w:rsidP="00E53368">
      <w:pPr>
        <w:tabs>
          <w:tab w:val="left" w:pos="9781"/>
        </w:tabs>
        <w:ind w:right="398"/>
        <w:jc w:val="center"/>
        <w:rPr>
          <w:b/>
          <w:bCs/>
        </w:rPr>
      </w:pPr>
      <w:r>
        <w:rPr>
          <w:b/>
          <w:bCs/>
        </w:rPr>
        <w:t>SĄŽININGUMO DEKLARACIJA</w:t>
      </w:r>
    </w:p>
    <w:p w14:paraId="43A362F7" w14:textId="77777777" w:rsidR="00E53368" w:rsidRDefault="00E53368" w:rsidP="00E53368">
      <w:pPr>
        <w:tabs>
          <w:tab w:val="left" w:pos="9781"/>
        </w:tabs>
        <w:ind w:right="398"/>
        <w:jc w:val="center"/>
        <w:rPr>
          <w:sz w:val="16"/>
          <w:szCs w:val="12"/>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E53368" w14:paraId="4397DE6E" w14:textId="77777777" w:rsidTr="005B328B">
        <w:tc>
          <w:tcPr>
            <w:tcW w:w="931" w:type="dxa"/>
            <w:tcBorders>
              <w:top w:val="nil"/>
              <w:left w:val="nil"/>
              <w:bottom w:val="nil"/>
              <w:right w:val="nil"/>
            </w:tcBorders>
          </w:tcPr>
          <w:p w14:paraId="6E1864C3" w14:textId="77777777" w:rsidR="00E53368" w:rsidRDefault="00E53368" w:rsidP="005B328B">
            <w:pPr>
              <w:tabs>
                <w:tab w:val="left" w:pos="9781"/>
              </w:tabs>
              <w:ind w:right="-148"/>
              <w:jc w:val="center"/>
              <w:rPr>
                <w:szCs w:val="12"/>
              </w:rPr>
            </w:pPr>
            <w:r>
              <w:rPr>
                <w:szCs w:val="12"/>
              </w:rPr>
              <w:t>20</w:t>
            </w:r>
            <w:r w:rsidRPr="00F061DD">
              <w:rPr>
                <w:color w:val="FF0000"/>
                <w:szCs w:val="12"/>
              </w:rPr>
              <w:t>XX</w:t>
            </w:r>
            <w:r>
              <w:rPr>
                <w:szCs w:val="12"/>
              </w:rPr>
              <w:t xml:space="preserve"> m.</w:t>
            </w:r>
          </w:p>
        </w:tc>
        <w:tc>
          <w:tcPr>
            <w:tcW w:w="2688" w:type="dxa"/>
            <w:tcBorders>
              <w:top w:val="nil"/>
              <w:left w:val="nil"/>
              <w:right w:val="nil"/>
            </w:tcBorders>
          </w:tcPr>
          <w:p w14:paraId="38DE6E2C" w14:textId="77777777" w:rsidR="00E53368" w:rsidRPr="00F061DD" w:rsidRDefault="00E53368" w:rsidP="005B328B">
            <w:pPr>
              <w:tabs>
                <w:tab w:val="left" w:pos="9781"/>
              </w:tabs>
              <w:ind w:left="426" w:right="398" w:hanging="426"/>
              <w:jc w:val="center"/>
              <w:rPr>
                <w:color w:val="FF0000"/>
                <w:szCs w:val="12"/>
              </w:rPr>
            </w:pPr>
            <w:r w:rsidRPr="00F061DD">
              <w:rPr>
                <w:color w:val="FF0000"/>
                <w:szCs w:val="12"/>
              </w:rPr>
              <w:t>gegužės XX d</w:t>
            </w:r>
          </w:p>
        </w:tc>
        <w:tc>
          <w:tcPr>
            <w:tcW w:w="794" w:type="dxa"/>
            <w:tcBorders>
              <w:top w:val="nil"/>
              <w:left w:val="nil"/>
              <w:bottom w:val="nil"/>
              <w:right w:val="nil"/>
            </w:tcBorders>
          </w:tcPr>
          <w:p w14:paraId="48356606" w14:textId="77777777" w:rsidR="00E53368" w:rsidRDefault="00E53368" w:rsidP="005B328B">
            <w:pPr>
              <w:tabs>
                <w:tab w:val="left" w:pos="9781"/>
              </w:tabs>
              <w:ind w:left="426" w:right="398" w:hanging="426"/>
              <w:jc w:val="center"/>
              <w:rPr>
                <w:szCs w:val="12"/>
              </w:rPr>
            </w:pPr>
            <w:r>
              <w:rPr>
                <w:szCs w:val="12"/>
              </w:rPr>
              <w:t>d.</w:t>
            </w:r>
          </w:p>
        </w:tc>
      </w:tr>
    </w:tbl>
    <w:p w14:paraId="343CEB2B" w14:textId="77777777" w:rsidR="00E53368" w:rsidRDefault="00E53368" w:rsidP="00E53368">
      <w:pPr>
        <w:tabs>
          <w:tab w:val="left" w:pos="9781"/>
        </w:tabs>
        <w:ind w:right="398"/>
        <w:jc w:val="center"/>
        <w:rPr>
          <w:sz w:val="16"/>
          <w:szCs w:val="12"/>
        </w:rPr>
      </w:pPr>
      <w:r>
        <w:rPr>
          <w:sz w:val="16"/>
          <w:szCs w:val="12"/>
        </w:rPr>
        <w:t>(Data)</w:t>
      </w:r>
    </w:p>
    <w:p w14:paraId="201695DB" w14:textId="77777777" w:rsidR="00E53368" w:rsidRDefault="00E53368" w:rsidP="00E53368">
      <w:pPr>
        <w:tabs>
          <w:tab w:val="left" w:pos="9781"/>
        </w:tabs>
        <w:ind w:right="398"/>
        <w:jc w:val="center"/>
        <w:rPr>
          <w:szCs w:val="12"/>
        </w:rPr>
      </w:pPr>
    </w:p>
    <w:p w14:paraId="1D7FC61B" w14:textId="77777777" w:rsidR="00E53368" w:rsidRDefault="00E53368" w:rsidP="00E53368">
      <w:pPr>
        <w:tabs>
          <w:tab w:val="left" w:pos="9781"/>
        </w:tabs>
        <w:ind w:right="398"/>
        <w:jc w:val="center"/>
        <w:rPr>
          <w:szCs w:val="12"/>
        </w:rPr>
      </w:pPr>
    </w:p>
    <w:tbl>
      <w:tblPr>
        <w:tblW w:w="9640"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8"/>
        <w:gridCol w:w="444"/>
        <w:gridCol w:w="647"/>
        <w:gridCol w:w="2757"/>
        <w:gridCol w:w="992"/>
        <w:gridCol w:w="1418"/>
        <w:gridCol w:w="1417"/>
        <w:gridCol w:w="567"/>
      </w:tblGrid>
      <w:tr w:rsidR="00E53368" w:rsidRPr="00F56FA8" w14:paraId="6C63988F" w14:textId="77777777" w:rsidTr="005B328B">
        <w:trPr>
          <w:cantSplit/>
        </w:trPr>
        <w:tc>
          <w:tcPr>
            <w:tcW w:w="6238" w:type="dxa"/>
            <w:gridSpan w:val="5"/>
            <w:tcBorders>
              <w:top w:val="nil"/>
              <w:left w:val="nil"/>
              <w:bottom w:val="nil"/>
              <w:right w:val="nil"/>
            </w:tcBorders>
            <w:vAlign w:val="bottom"/>
          </w:tcPr>
          <w:p w14:paraId="49DFC197" w14:textId="77777777" w:rsidR="00E53368" w:rsidRPr="00F56FA8" w:rsidRDefault="00E53368" w:rsidP="005B328B">
            <w:pPr>
              <w:tabs>
                <w:tab w:val="left" w:pos="9781"/>
              </w:tabs>
              <w:ind w:right="-8" w:firstLine="460"/>
              <w:rPr>
                <w:color w:val="FF0000"/>
                <w:szCs w:val="12"/>
              </w:rPr>
            </w:pPr>
            <w:r w:rsidRPr="00F56FA8">
              <w:rPr>
                <w:color w:val="FF0000"/>
                <w:szCs w:val="12"/>
              </w:rPr>
              <w:t>Patvirtin</w:t>
            </w:r>
            <w:r>
              <w:rPr>
                <w:color w:val="FF0000"/>
                <w:szCs w:val="12"/>
              </w:rPr>
              <w:t>u, kad mano baigiamasis darbas</w:t>
            </w:r>
            <w:r w:rsidRPr="00F56FA8">
              <w:rPr>
                <w:color w:val="FF0000"/>
                <w:szCs w:val="12"/>
              </w:rPr>
              <w:t xml:space="preserve"> tema</w:t>
            </w:r>
          </w:p>
        </w:tc>
        <w:tc>
          <w:tcPr>
            <w:tcW w:w="3402" w:type="dxa"/>
            <w:gridSpan w:val="3"/>
            <w:tcBorders>
              <w:top w:val="nil"/>
              <w:left w:val="nil"/>
              <w:bottom w:val="single" w:sz="4" w:space="0" w:color="auto"/>
              <w:right w:val="nil"/>
            </w:tcBorders>
          </w:tcPr>
          <w:p w14:paraId="28129825" w14:textId="77777777" w:rsidR="00E53368" w:rsidRPr="00F56FA8" w:rsidRDefault="00E53368" w:rsidP="005B328B">
            <w:pPr>
              <w:tabs>
                <w:tab w:val="left" w:pos="9781"/>
              </w:tabs>
              <w:ind w:right="398"/>
              <w:jc w:val="both"/>
              <w:rPr>
                <w:color w:val="FF0000"/>
                <w:szCs w:val="12"/>
              </w:rPr>
            </w:pPr>
          </w:p>
        </w:tc>
      </w:tr>
      <w:tr w:rsidR="00E53368" w:rsidRPr="00F56FA8" w14:paraId="188D235F" w14:textId="77777777" w:rsidTr="005B328B">
        <w:trPr>
          <w:cantSplit/>
        </w:trPr>
        <w:tc>
          <w:tcPr>
            <w:tcW w:w="9640" w:type="dxa"/>
            <w:gridSpan w:val="8"/>
            <w:tcBorders>
              <w:top w:val="nil"/>
              <w:left w:val="nil"/>
              <w:right w:val="nil"/>
            </w:tcBorders>
          </w:tcPr>
          <w:p w14:paraId="43E08CFA" w14:textId="77777777" w:rsidR="00E53368" w:rsidRPr="00F56FA8" w:rsidRDefault="00E53368" w:rsidP="005B328B">
            <w:pPr>
              <w:tabs>
                <w:tab w:val="left" w:pos="9781"/>
              </w:tabs>
              <w:ind w:right="398"/>
              <w:jc w:val="center"/>
              <w:rPr>
                <w:color w:val="FF0000"/>
                <w:sz w:val="22"/>
                <w:szCs w:val="22"/>
              </w:rPr>
            </w:pPr>
          </w:p>
        </w:tc>
      </w:tr>
      <w:tr w:rsidR="00E53368" w:rsidRPr="00F56FA8" w14:paraId="0BA11820" w14:textId="77777777" w:rsidTr="005B328B">
        <w:trPr>
          <w:cantSplit/>
        </w:trPr>
        <w:tc>
          <w:tcPr>
            <w:tcW w:w="9640" w:type="dxa"/>
            <w:gridSpan w:val="8"/>
            <w:tcBorders>
              <w:left w:val="nil"/>
              <w:bottom w:val="single" w:sz="4" w:space="0" w:color="auto"/>
              <w:right w:val="nil"/>
            </w:tcBorders>
          </w:tcPr>
          <w:p w14:paraId="7992B119" w14:textId="77777777" w:rsidR="00E53368" w:rsidRPr="00F56FA8" w:rsidRDefault="00E53368" w:rsidP="005B328B">
            <w:pPr>
              <w:tabs>
                <w:tab w:val="left" w:pos="601"/>
                <w:tab w:val="left" w:pos="9781"/>
              </w:tabs>
              <w:ind w:right="190"/>
              <w:jc w:val="center"/>
              <w:rPr>
                <w:color w:val="FF0000"/>
                <w:sz w:val="22"/>
                <w:szCs w:val="22"/>
              </w:rPr>
            </w:pPr>
          </w:p>
        </w:tc>
      </w:tr>
      <w:tr w:rsidR="00E53368" w:rsidRPr="00F56FA8" w14:paraId="11779764" w14:textId="77777777" w:rsidTr="005B328B">
        <w:trPr>
          <w:cantSplit/>
        </w:trPr>
        <w:tc>
          <w:tcPr>
            <w:tcW w:w="1398" w:type="dxa"/>
            <w:tcBorders>
              <w:top w:val="nil"/>
              <w:left w:val="nil"/>
              <w:bottom w:val="nil"/>
              <w:right w:val="nil"/>
            </w:tcBorders>
            <w:vAlign w:val="bottom"/>
          </w:tcPr>
          <w:p w14:paraId="3E2749D5" w14:textId="77777777" w:rsidR="00E53368" w:rsidRPr="00F56FA8" w:rsidRDefault="00E53368" w:rsidP="005B328B">
            <w:pPr>
              <w:tabs>
                <w:tab w:val="left" w:pos="9781"/>
              </w:tabs>
              <w:ind w:right="-127" w:hanging="107"/>
              <w:rPr>
                <w:color w:val="FF0000"/>
                <w:szCs w:val="12"/>
              </w:rPr>
            </w:pPr>
            <w:r w:rsidRPr="00F56FA8">
              <w:rPr>
                <w:color w:val="FF0000"/>
                <w:szCs w:val="12"/>
              </w:rPr>
              <w:t>patvirtintas 20</w:t>
            </w:r>
          </w:p>
        </w:tc>
        <w:tc>
          <w:tcPr>
            <w:tcW w:w="444" w:type="dxa"/>
            <w:tcBorders>
              <w:top w:val="nil"/>
              <w:left w:val="nil"/>
              <w:bottom w:val="single" w:sz="4" w:space="0" w:color="auto"/>
              <w:right w:val="nil"/>
            </w:tcBorders>
            <w:vAlign w:val="bottom"/>
          </w:tcPr>
          <w:p w14:paraId="044851CA" w14:textId="77777777" w:rsidR="00E53368" w:rsidRPr="00F56FA8" w:rsidRDefault="00E53368" w:rsidP="005B328B">
            <w:pPr>
              <w:tabs>
                <w:tab w:val="left" w:pos="9781"/>
              </w:tabs>
              <w:ind w:right="-46"/>
              <w:jc w:val="center"/>
              <w:rPr>
                <w:color w:val="FF0000"/>
                <w:szCs w:val="12"/>
              </w:rPr>
            </w:pPr>
          </w:p>
        </w:tc>
        <w:tc>
          <w:tcPr>
            <w:tcW w:w="647" w:type="dxa"/>
            <w:tcBorders>
              <w:top w:val="nil"/>
              <w:left w:val="nil"/>
              <w:bottom w:val="nil"/>
              <w:right w:val="nil"/>
            </w:tcBorders>
            <w:vAlign w:val="bottom"/>
          </w:tcPr>
          <w:p w14:paraId="65766AF4" w14:textId="77777777" w:rsidR="00E53368" w:rsidRPr="00F56FA8" w:rsidRDefault="00E53368" w:rsidP="005B328B">
            <w:pPr>
              <w:tabs>
                <w:tab w:val="left" w:pos="9781"/>
              </w:tabs>
              <w:jc w:val="center"/>
              <w:rPr>
                <w:color w:val="FF0000"/>
                <w:szCs w:val="12"/>
              </w:rPr>
            </w:pPr>
            <w:r w:rsidRPr="00F56FA8">
              <w:rPr>
                <w:color w:val="FF0000"/>
                <w:szCs w:val="12"/>
              </w:rPr>
              <w:t>m.</w:t>
            </w:r>
          </w:p>
        </w:tc>
        <w:tc>
          <w:tcPr>
            <w:tcW w:w="2757" w:type="dxa"/>
            <w:tcBorders>
              <w:top w:val="nil"/>
              <w:left w:val="nil"/>
              <w:right w:val="nil"/>
            </w:tcBorders>
            <w:vAlign w:val="bottom"/>
          </w:tcPr>
          <w:p w14:paraId="0AF1F1CE" w14:textId="77777777" w:rsidR="00E53368" w:rsidRPr="00F56FA8" w:rsidRDefault="00E53368" w:rsidP="005B328B">
            <w:pPr>
              <w:tabs>
                <w:tab w:val="left" w:pos="9781"/>
              </w:tabs>
              <w:ind w:right="398"/>
              <w:jc w:val="center"/>
              <w:rPr>
                <w:color w:val="FF0000"/>
                <w:szCs w:val="12"/>
              </w:rPr>
            </w:pPr>
          </w:p>
        </w:tc>
        <w:tc>
          <w:tcPr>
            <w:tcW w:w="2410" w:type="dxa"/>
            <w:gridSpan w:val="2"/>
            <w:tcBorders>
              <w:top w:val="nil"/>
              <w:left w:val="nil"/>
              <w:bottom w:val="nil"/>
              <w:right w:val="nil"/>
            </w:tcBorders>
            <w:vAlign w:val="bottom"/>
          </w:tcPr>
          <w:p w14:paraId="7ED6132B" w14:textId="77777777" w:rsidR="00E53368" w:rsidRPr="00F56FA8" w:rsidRDefault="00E53368" w:rsidP="005B328B">
            <w:pPr>
              <w:tabs>
                <w:tab w:val="left" w:pos="9781"/>
              </w:tabs>
              <w:ind w:left="-108"/>
              <w:jc w:val="both"/>
              <w:rPr>
                <w:color w:val="FF0000"/>
                <w:szCs w:val="12"/>
              </w:rPr>
            </w:pPr>
            <w:r w:rsidRPr="00F56FA8">
              <w:rPr>
                <w:color w:val="FF0000"/>
                <w:szCs w:val="12"/>
              </w:rPr>
              <w:t>d. dekano potvarkiu Nr.</w:t>
            </w:r>
          </w:p>
        </w:tc>
        <w:tc>
          <w:tcPr>
            <w:tcW w:w="1417" w:type="dxa"/>
            <w:tcBorders>
              <w:top w:val="nil"/>
              <w:left w:val="nil"/>
              <w:right w:val="nil"/>
            </w:tcBorders>
            <w:vAlign w:val="bottom"/>
          </w:tcPr>
          <w:p w14:paraId="75AA66AF" w14:textId="77777777" w:rsidR="00E53368" w:rsidRPr="00F56FA8" w:rsidRDefault="00E53368" w:rsidP="005B328B">
            <w:pPr>
              <w:tabs>
                <w:tab w:val="left" w:pos="9781"/>
              </w:tabs>
              <w:ind w:left="-149" w:right="-108"/>
              <w:jc w:val="both"/>
              <w:rPr>
                <w:color w:val="FF0000"/>
                <w:szCs w:val="12"/>
              </w:rPr>
            </w:pPr>
          </w:p>
        </w:tc>
        <w:tc>
          <w:tcPr>
            <w:tcW w:w="567" w:type="dxa"/>
            <w:tcBorders>
              <w:top w:val="nil"/>
              <w:left w:val="nil"/>
              <w:bottom w:val="nil"/>
              <w:right w:val="nil"/>
            </w:tcBorders>
            <w:vAlign w:val="bottom"/>
          </w:tcPr>
          <w:p w14:paraId="25323067" w14:textId="77777777" w:rsidR="00E53368" w:rsidRPr="00F56FA8" w:rsidRDefault="00E53368" w:rsidP="005B328B">
            <w:pPr>
              <w:tabs>
                <w:tab w:val="left" w:pos="1088"/>
                <w:tab w:val="left" w:pos="9781"/>
              </w:tabs>
              <w:ind w:right="-250" w:hanging="108"/>
              <w:rPr>
                <w:color w:val="FF0000"/>
                <w:szCs w:val="12"/>
              </w:rPr>
            </w:pPr>
            <w:r w:rsidRPr="00F56FA8">
              <w:rPr>
                <w:color w:val="FF0000"/>
                <w:szCs w:val="12"/>
              </w:rPr>
              <w:t>, yra</w:t>
            </w:r>
          </w:p>
        </w:tc>
      </w:tr>
    </w:tbl>
    <w:p w14:paraId="33F7A51B" w14:textId="77777777" w:rsidR="00E53368" w:rsidRPr="00F56FA8" w:rsidRDefault="00E53368" w:rsidP="00E53368">
      <w:pPr>
        <w:tabs>
          <w:tab w:val="left" w:pos="9781"/>
        </w:tabs>
        <w:ind w:right="-1"/>
        <w:jc w:val="both"/>
        <w:rPr>
          <w:color w:val="FF0000"/>
          <w:szCs w:val="12"/>
        </w:rPr>
      </w:pPr>
      <w:r w:rsidRPr="00F56FA8">
        <w:rPr>
          <w:color w:val="FF0000"/>
          <w:szCs w:val="12"/>
        </w:rPr>
        <w:t>savara</w:t>
      </w:r>
      <w:r>
        <w:rPr>
          <w:color w:val="FF0000"/>
          <w:szCs w:val="12"/>
        </w:rPr>
        <w:t>nkiškai parašytas. Šiame darbe</w:t>
      </w:r>
      <w:r w:rsidRPr="00F56FA8">
        <w:rPr>
          <w:color w:val="FF0000"/>
          <w:szCs w:val="12"/>
        </w:rPr>
        <w:t xml:space="preserve"> pateikta medžiaga nėra plagijuota. Tiesiogiai ar netiesiogiai panaudotos kitų šaltinių citatos pažymėtos literatūros nuorodose.</w:t>
      </w:r>
    </w:p>
    <w:p w14:paraId="3E85C51D" w14:textId="77777777" w:rsidR="00E53368" w:rsidRPr="00F56FA8" w:rsidRDefault="00E53368" w:rsidP="00E53368">
      <w:pPr>
        <w:tabs>
          <w:tab w:val="left" w:pos="9781"/>
        </w:tabs>
        <w:ind w:right="-23" w:firstLine="567"/>
        <w:jc w:val="both"/>
        <w:outlineLvl w:val="0"/>
        <w:rPr>
          <w:color w:val="FF0000"/>
          <w:szCs w:val="12"/>
        </w:rPr>
      </w:pPr>
      <w:r w:rsidRPr="00F56FA8">
        <w:rPr>
          <w:color w:val="FF0000"/>
          <w:szCs w:val="12"/>
        </w:rPr>
        <w:t>Parenkant ir įvertinant medžiagą bei rengiant baigiamąjį dar</w:t>
      </w:r>
      <w:r>
        <w:rPr>
          <w:color w:val="FF0000"/>
          <w:szCs w:val="12"/>
        </w:rPr>
        <w:t>bą</w:t>
      </w:r>
      <w:r w:rsidRPr="00F56FA8">
        <w:rPr>
          <w:color w:val="FF0000"/>
          <w:szCs w:val="12"/>
        </w:rPr>
        <w:t>, mane konsultavo</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35"/>
        <w:gridCol w:w="283"/>
        <w:gridCol w:w="6521"/>
      </w:tblGrid>
      <w:tr w:rsidR="00E53368" w:rsidRPr="00F56FA8" w14:paraId="4D8CCD65" w14:textId="77777777" w:rsidTr="005B328B">
        <w:tc>
          <w:tcPr>
            <w:tcW w:w="2835" w:type="dxa"/>
            <w:tcBorders>
              <w:top w:val="nil"/>
              <w:left w:val="nil"/>
              <w:bottom w:val="nil"/>
              <w:right w:val="nil"/>
            </w:tcBorders>
          </w:tcPr>
          <w:p w14:paraId="2CE7CE3E" w14:textId="77777777" w:rsidR="00E53368" w:rsidRPr="00F56FA8" w:rsidRDefault="00E53368" w:rsidP="005B328B">
            <w:pPr>
              <w:tabs>
                <w:tab w:val="left" w:pos="9639"/>
              </w:tabs>
              <w:ind w:right="-96"/>
              <w:jc w:val="both"/>
              <w:rPr>
                <w:color w:val="FF0000"/>
                <w:szCs w:val="12"/>
              </w:rPr>
            </w:pPr>
            <w:r w:rsidRPr="00F56FA8">
              <w:rPr>
                <w:color w:val="FF0000"/>
                <w:szCs w:val="12"/>
              </w:rPr>
              <w:t>mokslininkai ir specialistai:</w:t>
            </w:r>
          </w:p>
        </w:tc>
        <w:tc>
          <w:tcPr>
            <w:tcW w:w="6804" w:type="dxa"/>
            <w:gridSpan w:val="2"/>
            <w:tcBorders>
              <w:top w:val="nil"/>
              <w:left w:val="nil"/>
              <w:right w:val="nil"/>
            </w:tcBorders>
          </w:tcPr>
          <w:p w14:paraId="53DFD8CB" w14:textId="77777777" w:rsidR="00E53368" w:rsidRPr="00F56FA8" w:rsidRDefault="00E53368" w:rsidP="005B328B">
            <w:pPr>
              <w:tabs>
                <w:tab w:val="left" w:pos="9781"/>
              </w:tabs>
              <w:ind w:left="-958" w:right="-108" w:firstLine="958"/>
              <w:jc w:val="both"/>
              <w:rPr>
                <w:color w:val="FF0000"/>
                <w:szCs w:val="12"/>
              </w:rPr>
            </w:pPr>
          </w:p>
        </w:tc>
      </w:tr>
      <w:tr w:rsidR="00E53368" w:rsidRPr="00F56FA8" w14:paraId="66406C93" w14:textId="77777777" w:rsidTr="005B328B">
        <w:trPr>
          <w:cantSplit/>
        </w:trPr>
        <w:tc>
          <w:tcPr>
            <w:tcW w:w="9639" w:type="dxa"/>
            <w:gridSpan w:val="3"/>
            <w:tcBorders>
              <w:top w:val="nil"/>
              <w:left w:val="nil"/>
              <w:right w:val="nil"/>
            </w:tcBorders>
          </w:tcPr>
          <w:p w14:paraId="2DB079E1" w14:textId="77777777" w:rsidR="00E53368" w:rsidRPr="00F56FA8" w:rsidRDefault="00E53368" w:rsidP="005B328B">
            <w:pPr>
              <w:tabs>
                <w:tab w:val="left" w:pos="9781"/>
              </w:tabs>
              <w:ind w:right="397"/>
              <w:jc w:val="both"/>
              <w:rPr>
                <w:color w:val="FF0000"/>
                <w:szCs w:val="12"/>
              </w:rPr>
            </w:pPr>
          </w:p>
        </w:tc>
      </w:tr>
      <w:tr w:rsidR="00E53368" w:rsidRPr="00F56FA8" w14:paraId="14D3F305" w14:textId="77777777" w:rsidTr="005B328B">
        <w:trPr>
          <w:cantSplit/>
        </w:trPr>
        <w:tc>
          <w:tcPr>
            <w:tcW w:w="9639" w:type="dxa"/>
            <w:gridSpan w:val="3"/>
            <w:tcBorders>
              <w:left w:val="nil"/>
              <w:bottom w:val="single" w:sz="4" w:space="0" w:color="auto"/>
              <w:right w:val="nil"/>
            </w:tcBorders>
          </w:tcPr>
          <w:p w14:paraId="50923A50" w14:textId="77777777" w:rsidR="00E53368" w:rsidRPr="00F56FA8" w:rsidRDefault="00E53368" w:rsidP="005B328B">
            <w:pPr>
              <w:tabs>
                <w:tab w:val="left" w:pos="9781"/>
              </w:tabs>
              <w:ind w:right="397"/>
              <w:jc w:val="both"/>
              <w:rPr>
                <w:color w:val="FF0000"/>
                <w:szCs w:val="12"/>
              </w:rPr>
            </w:pPr>
          </w:p>
        </w:tc>
      </w:tr>
      <w:tr w:rsidR="00E53368" w:rsidRPr="00F56FA8" w14:paraId="53E88B7C" w14:textId="77777777" w:rsidTr="005B328B">
        <w:trPr>
          <w:cantSplit/>
        </w:trPr>
        <w:tc>
          <w:tcPr>
            <w:tcW w:w="3118" w:type="dxa"/>
            <w:gridSpan w:val="2"/>
            <w:tcBorders>
              <w:left w:val="nil"/>
              <w:bottom w:val="nil"/>
              <w:right w:val="nil"/>
            </w:tcBorders>
          </w:tcPr>
          <w:p w14:paraId="221EC622" w14:textId="77777777" w:rsidR="00E53368" w:rsidRPr="00F56FA8" w:rsidRDefault="00E53368" w:rsidP="005B328B">
            <w:pPr>
              <w:tabs>
                <w:tab w:val="left" w:pos="9781"/>
              </w:tabs>
              <w:ind w:right="-108" w:hanging="108"/>
              <w:jc w:val="both"/>
              <w:rPr>
                <w:color w:val="FF0000"/>
                <w:szCs w:val="12"/>
              </w:rPr>
            </w:pPr>
            <w:r>
              <w:rPr>
                <w:color w:val="FF0000"/>
                <w:szCs w:val="12"/>
              </w:rPr>
              <w:t>Mano darbo</w:t>
            </w:r>
            <w:r w:rsidRPr="00F56FA8">
              <w:rPr>
                <w:color w:val="FF0000"/>
                <w:szCs w:val="12"/>
              </w:rPr>
              <w:t xml:space="preserve"> vadovas</w:t>
            </w:r>
          </w:p>
        </w:tc>
        <w:tc>
          <w:tcPr>
            <w:tcW w:w="6521" w:type="dxa"/>
            <w:tcBorders>
              <w:left w:val="nil"/>
              <w:right w:val="nil"/>
            </w:tcBorders>
          </w:tcPr>
          <w:p w14:paraId="11A3CC7D" w14:textId="77777777" w:rsidR="00E53368" w:rsidRPr="00F56FA8" w:rsidRDefault="00E53368" w:rsidP="005B328B">
            <w:pPr>
              <w:tabs>
                <w:tab w:val="left" w:pos="9781"/>
              </w:tabs>
              <w:ind w:right="119"/>
              <w:jc w:val="both"/>
              <w:rPr>
                <w:color w:val="FF0000"/>
                <w:szCs w:val="12"/>
              </w:rPr>
            </w:pPr>
          </w:p>
        </w:tc>
      </w:tr>
    </w:tbl>
    <w:p w14:paraId="1B3BF71B" w14:textId="77777777" w:rsidR="00E53368" w:rsidRDefault="00E53368" w:rsidP="00E53368">
      <w:pPr>
        <w:tabs>
          <w:tab w:val="left" w:pos="9781"/>
        </w:tabs>
        <w:ind w:right="-1" w:firstLine="709"/>
        <w:jc w:val="both"/>
        <w:rPr>
          <w:szCs w:val="12"/>
        </w:rPr>
      </w:pPr>
    </w:p>
    <w:p w14:paraId="66837F3A" w14:textId="77777777" w:rsidR="00E53368" w:rsidRDefault="00E53368" w:rsidP="00E53368">
      <w:pPr>
        <w:tabs>
          <w:tab w:val="left" w:pos="9781"/>
        </w:tabs>
        <w:ind w:right="-1" w:firstLine="709"/>
        <w:jc w:val="both"/>
        <w:rPr>
          <w:szCs w:val="12"/>
        </w:rPr>
      </w:pPr>
      <w:r>
        <w:rPr>
          <w:szCs w:val="12"/>
        </w:rPr>
        <w:t>Kitų asmenų indėlio į parengtą baigiamąjį darbą nėra. Jokių įstatymų nenumatytų piniginių sumų už šį darbą niekam nesu mokėjęs (-usi).</w:t>
      </w:r>
    </w:p>
    <w:p w14:paraId="5DB4CBA8" w14:textId="77777777" w:rsidR="00E53368" w:rsidRDefault="00E53368" w:rsidP="00E53368">
      <w:pPr>
        <w:tabs>
          <w:tab w:val="left" w:pos="9781"/>
        </w:tabs>
        <w:ind w:right="-1" w:firstLine="709"/>
        <w:jc w:val="both"/>
        <w:rPr>
          <w:szCs w:val="12"/>
        </w:rPr>
      </w:pPr>
    </w:p>
    <w:p w14:paraId="7BF5C1F8" w14:textId="77777777" w:rsidR="00E53368" w:rsidRDefault="00E53368" w:rsidP="00E53368">
      <w:pPr>
        <w:tabs>
          <w:tab w:val="left" w:pos="9781"/>
        </w:tabs>
        <w:ind w:right="-1" w:firstLine="709"/>
        <w:jc w:val="both"/>
        <w:rPr>
          <w:szCs w:val="12"/>
        </w:rPr>
      </w:pPr>
    </w:p>
    <w:tbl>
      <w:tblPr>
        <w:tblW w:w="0" w:type="auto"/>
        <w:tblInd w:w="3085" w:type="dxa"/>
        <w:tblLook w:val="01E0" w:firstRow="1" w:lastRow="1" w:firstColumn="1" w:lastColumn="1" w:noHBand="0" w:noVBand="0"/>
      </w:tblPr>
      <w:tblGrid>
        <w:gridCol w:w="2109"/>
        <w:gridCol w:w="949"/>
        <w:gridCol w:w="2928"/>
      </w:tblGrid>
      <w:tr w:rsidR="00E53368" w14:paraId="714BD391" w14:textId="77777777" w:rsidTr="005B328B">
        <w:tc>
          <w:tcPr>
            <w:tcW w:w="2304" w:type="dxa"/>
            <w:tcBorders>
              <w:bottom w:val="single" w:sz="4" w:space="0" w:color="auto"/>
            </w:tcBorders>
          </w:tcPr>
          <w:p w14:paraId="1E1F5469" w14:textId="77777777" w:rsidR="00E53368" w:rsidRDefault="00E53368" w:rsidP="005B328B">
            <w:pPr>
              <w:pStyle w:val="BodyTextIndent2"/>
              <w:rPr>
                <w:caps/>
                <w:sz w:val="18"/>
                <w:szCs w:val="18"/>
              </w:rPr>
            </w:pPr>
          </w:p>
        </w:tc>
        <w:tc>
          <w:tcPr>
            <w:tcW w:w="1098" w:type="dxa"/>
          </w:tcPr>
          <w:p w14:paraId="32F609A6" w14:textId="77777777" w:rsidR="00E53368" w:rsidRDefault="00E53368" w:rsidP="005B328B">
            <w:pPr>
              <w:pStyle w:val="BodyTextIndent2"/>
              <w:rPr>
                <w:caps/>
                <w:sz w:val="18"/>
                <w:szCs w:val="18"/>
              </w:rPr>
            </w:pPr>
          </w:p>
        </w:tc>
        <w:tc>
          <w:tcPr>
            <w:tcW w:w="3296" w:type="dxa"/>
            <w:tcBorders>
              <w:bottom w:val="single" w:sz="4" w:space="0" w:color="auto"/>
            </w:tcBorders>
          </w:tcPr>
          <w:p w14:paraId="23DD066A" w14:textId="77777777" w:rsidR="00E53368" w:rsidRDefault="00E53368" w:rsidP="005B328B">
            <w:pPr>
              <w:pStyle w:val="BodyTextIndent2"/>
              <w:rPr>
                <w:caps/>
                <w:sz w:val="18"/>
                <w:szCs w:val="18"/>
              </w:rPr>
            </w:pPr>
          </w:p>
        </w:tc>
      </w:tr>
      <w:tr w:rsidR="00E53368" w14:paraId="1B38B030" w14:textId="77777777" w:rsidTr="005B328B">
        <w:tc>
          <w:tcPr>
            <w:tcW w:w="2304" w:type="dxa"/>
            <w:tcBorders>
              <w:top w:val="single" w:sz="4" w:space="0" w:color="auto"/>
            </w:tcBorders>
          </w:tcPr>
          <w:p w14:paraId="05005153" w14:textId="77777777" w:rsidR="00E53368" w:rsidRDefault="00E53368" w:rsidP="005B328B">
            <w:pPr>
              <w:pStyle w:val="BodyTextIndent2"/>
              <w:jc w:val="center"/>
              <w:rPr>
                <w:sz w:val="18"/>
                <w:szCs w:val="18"/>
              </w:rPr>
            </w:pPr>
            <w:r>
              <w:rPr>
                <w:sz w:val="18"/>
                <w:szCs w:val="18"/>
              </w:rPr>
              <w:t>(Parašas)</w:t>
            </w:r>
          </w:p>
        </w:tc>
        <w:tc>
          <w:tcPr>
            <w:tcW w:w="1098" w:type="dxa"/>
          </w:tcPr>
          <w:p w14:paraId="783C82FD" w14:textId="77777777" w:rsidR="00E53368" w:rsidRDefault="00E53368" w:rsidP="005B328B">
            <w:pPr>
              <w:pStyle w:val="BodyTextIndent2"/>
              <w:rPr>
                <w:sz w:val="18"/>
                <w:szCs w:val="18"/>
              </w:rPr>
            </w:pPr>
          </w:p>
        </w:tc>
        <w:tc>
          <w:tcPr>
            <w:tcW w:w="3296" w:type="dxa"/>
            <w:tcBorders>
              <w:top w:val="single" w:sz="4" w:space="0" w:color="auto"/>
            </w:tcBorders>
          </w:tcPr>
          <w:p w14:paraId="447A19B3" w14:textId="77777777" w:rsidR="00E53368" w:rsidRDefault="00E53368" w:rsidP="005B328B">
            <w:pPr>
              <w:pStyle w:val="BodyTextIndent2"/>
              <w:jc w:val="center"/>
              <w:rPr>
                <w:sz w:val="18"/>
                <w:szCs w:val="18"/>
              </w:rPr>
            </w:pPr>
            <w:r>
              <w:rPr>
                <w:sz w:val="18"/>
                <w:szCs w:val="18"/>
              </w:rPr>
              <w:t>(Vardas ir pavardė)</w:t>
            </w:r>
          </w:p>
        </w:tc>
      </w:tr>
    </w:tbl>
    <w:p w14:paraId="68CBD1D7" w14:textId="77777777" w:rsidR="00E53368" w:rsidRDefault="00E53368" w:rsidP="00E53368">
      <w:pPr>
        <w:tabs>
          <w:tab w:val="left" w:pos="9781"/>
        </w:tabs>
        <w:ind w:right="-1"/>
        <w:rPr>
          <w:szCs w:val="12"/>
        </w:rPr>
      </w:pPr>
    </w:p>
    <w:p w14:paraId="6E3E0BFB" w14:textId="77777777" w:rsidR="00E53368" w:rsidRDefault="00E53368" w:rsidP="00E53368"/>
    <w:p w14:paraId="5D5E8515" w14:textId="77777777" w:rsidR="00E53368" w:rsidRDefault="00E53368" w:rsidP="00E53368"/>
    <w:p w14:paraId="55C4C55B" w14:textId="77777777" w:rsidR="00DC4027" w:rsidRDefault="00E53368" w:rsidP="00DC4027">
      <w:pPr>
        <w:jc w:val="center"/>
        <w:rPr>
          <w:b/>
        </w:rPr>
      </w:pPr>
      <w:r>
        <w:br w:type="page"/>
      </w:r>
      <w:r w:rsidR="00DC4027">
        <w:rPr>
          <w:b/>
        </w:rPr>
        <w:lastRenderedPageBreak/>
        <w:t>SUTIKIMAS DĖL ASMENS DUOMENŲ NAUDOJIMO</w:t>
      </w:r>
    </w:p>
    <w:p w14:paraId="78D42A98" w14:textId="77777777" w:rsidR="00DC4027" w:rsidRDefault="00DC4027" w:rsidP="00DC4027">
      <w:pPr>
        <w:jc w:val="center"/>
        <w:rPr>
          <w:kern w:val="28"/>
          <w:sz w:val="22"/>
          <w:szCs w:val="22"/>
        </w:rPr>
      </w:pPr>
    </w:p>
    <w:p w14:paraId="7E72F0B1" w14:textId="77777777" w:rsidR="00DC4027" w:rsidRDefault="00DC4027" w:rsidP="00DC4027">
      <w:pPr>
        <w:jc w:val="center"/>
        <w:rPr>
          <w:kern w:val="28"/>
          <w:sz w:val="22"/>
          <w:szCs w:val="22"/>
        </w:rPr>
      </w:pPr>
    </w:p>
    <w:tbl>
      <w:tblPr>
        <w:tblW w:w="0" w:type="auto"/>
        <w:tblInd w:w="4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tblGrid>
      <w:tr w:rsidR="00DC4027" w14:paraId="08EE0EB3" w14:textId="77777777" w:rsidTr="005B328B">
        <w:tc>
          <w:tcPr>
            <w:tcW w:w="1980" w:type="dxa"/>
            <w:tcBorders>
              <w:top w:val="single" w:sz="2" w:space="0" w:color="auto"/>
              <w:left w:val="nil"/>
              <w:bottom w:val="nil"/>
              <w:right w:val="nil"/>
            </w:tcBorders>
            <w:hideMark/>
          </w:tcPr>
          <w:p w14:paraId="1A88B0A9" w14:textId="77777777" w:rsidR="00DC4027" w:rsidRDefault="00DC4027" w:rsidP="005B328B">
            <w:pPr>
              <w:rPr>
                <w:kern w:val="28"/>
                <w:sz w:val="18"/>
                <w:lang w:eastAsia="en-US"/>
              </w:rPr>
            </w:pPr>
            <w:r>
              <w:rPr>
                <w:kern w:val="28"/>
                <w:sz w:val="18"/>
              </w:rPr>
              <w:t xml:space="preserve">            (Data)</w:t>
            </w:r>
          </w:p>
        </w:tc>
      </w:tr>
    </w:tbl>
    <w:p w14:paraId="2FB6B18F" w14:textId="77777777" w:rsidR="00DC4027" w:rsidRDefault="00DC4027" w:rsidP="00DC4027">
      <w:pPr>
        <w:jc w:val="center"/>
        <w:rPr>
          <w:kern w:val="28"/>
          <w:szCs w:val="20"/>
          <w:lang w:eastAsia="en-US"/>
        </w:rPr>
      </w:pPr>
      <w:r>
        <w:rPr>
          <w:kern w:val="28"/>
        </w:rPr>
        <w:t xml:space="preserve">  </w:t>
      </w:r>
    </w:p>
    <w:p w14:paraId="0EC68E33" w14:textId="77777777" w:rsidR="00DC4027" w:rsidRDefault="00DC4027" w:rsidP="00DC4027">
      <w:pPr>
        <w:jc w:val="center"/>
      </w:pPr>
    </w:p>
    <w:p w14:paraId="7249E66F" w14:textId="77777777" w:rsidR="00DC4027" w:rsidRDefault="00DC4027" w:rsidP="00DC4027">
      <w:pPr>
        <w:spacing w:line="320" w:lineRule="exact"/>
        <w:ind w:firstLine="720"/>
        <w:jc w:val="both"/>
        <w:rPr>
          <w:color w:val="000000"/>
        </w:rPr>
      </w:pPr>
      <w:r>
        <w:t>Šiuo sutikimu aš, [</w:t>
      </w:r>
      <w:r>
        <w:rPr>
          <w:color w:val="4472C4"/>
          <w:u w:val="single"/>
        </w:rPr>
        <w:t>vardas, pavardė</w:t>
      </w:r>
      <w:r>
        <w:t xml:space="preserve">] (toliau – Duomenų subjektas) sutinku, kad Vilniaus Gedimino technikos universitetas, juridinio asmens kodas 111950243, adresas Saulėtekio al. 11, LT-10223 Vilnius (toliau – Duomenų valdytojas), tvarkytų mano asmens duomenis kitų studentų mokymosi tikslu. </w:t>
      </w:r>
      <w:r>
        <w:rPr>
          <w:color w:val="000000"/>
        </w:rPr>
        <w:t>T. y. tvarkytų (</w:t>
      </w:r>
      <w:r>
        <w:rPr>
          <w:i/>
          <w:color w:val="000000"/>
        </w:rPr>
        <w:t>pažymėkite tinkamą</w:t>
      </w:r>
      <w:r>
        <w:rPr>
          <w:color w:val="000000"/>
        </w:rPr>
        <w:t>):</w:t>
      </w:r>
    </w:p>
    <w:p w14:paraId="181A1B1A" w14:textId="77777777" w:rsidR="00DC4027" w:rsidRDefault="00DC4027" w:rsidP="00DC4027">
      <w:pPr>
        <w:spacing w:line="320" w:lineRule="exact"/>
        <w:ind w:left="780"/>
        <w:jc w:val="both"/>
        <w:rPr>
          <w:color w:val="000000"/>
        </w:rPr>
      </w:pPr>
      <w:r>
        <w:rPr>
          <w:rFonts w:ascii="MS Gothic" w:eastAsia="MS Gothic" w:hAnsi="MS Gothic" w:hint="eastAsia"/>
          <w:color w:val="000000"/>
          <w:lang w:val="en-US"/>
        </w:rPr>
        <w:t xml:space="preserve">☐ </w:t>
      </w:r>
      <w:r>
        <w:rPr>
          <w:color w:val="000000"/>
        </w:rPr>
        <w:t>vardą, pavardę, bakalauro baigiamąjį darbą;</w:t>
      </w:r>
    </w:p>
    <w:p w14:paraId="3C8E61C7" w14:textId="77777777" w:rsidR="00DC4027" w:rsidRDefault="00DC4027" w:rsidP="00DC4027">
      <w:pPr>
        <w:spacing w:line="320" w:lineRule="exact"/>
        <w:ind w:left="780"/>
        <w:jc w:val="both"/>
        <w:rPr>
          <w:color w:val="000000"/>
        </w:rPr>
      </w:pPr>
      <w:r>
        <w:rPr>
          <w:rFonts w:ascii="MS Gothic" w:eastAsia="MS Gothic" w:hAnsi="MS Gothic" w:hint="eastAsia"/>
          <w:color w:val="000000"/>
          <w:lang w:val="en-US"/>
        </w:rPr>
        <w:t>☐</w:t>
      </w:r>
      <w:r>
        <w:rPr>
          <w:color w:val="000000"/>
        </w:rPr>
        <w:t xml:space="preserve">  bakalauro baigiamąjį darbą, nenurodant vardo, pavardės; </w:t>
      </w:r>
    </w:p>
    <w:p w14:paraId="3D49E503" w14:textId="77777777" w:rsidR="00DC4027" w:rsidRDefault="00DC4027" w:rsidP="00DC4027">
      <w:pPr>
        <w:spacing w:line="320" w:lineRule="exact"/>
        <w:ind w:left="780"/>
        <w:jc w:val="both"/>
        <w:rPr>
          <w:color w:val="000000"/>
        </w:rPr>
      </w:pPr>
      <w:r>
        <w:rPr>
          <w:rFonts w:ascii="MS Gothic" w:eastAsia="MS Gothic" w:hAnsi="MS Gothic" w:hint="eastAsia"/>
          <w:color w:val="000000"/>
          <w:lang w:val="en-US"/>
        </w:rPr>
        <w:t>☐</w:t>
      </w:r>
      <w:r>
        <w:rPr>
          <w:color w:val="000000"/>
        </w:rPr>
        <w:t xml:space="preserve">  vardą, pavardę, magistro baigiamąjį darbą; </w:t>
      </w:r>
    </w:p>
    <w:p w14:paraId="56E37623" w14:textId="77777777" w:rsidR="00DC4027" w:rsidRDefault="00DC4027" w:rsidP="00DC4027">
      <w:pPr>
        <w:spacing w:after="240" w:line="320" w:lineRule="exact"/>
        <w:ind w:left="782"/>
        <w:jc w:val="both"/>
        <w:rPr>
          <w:color w:val="000000"/>
        </w:rPr>
      </w:pPr>
      <w:r>
        <w:rPr>
          <w:rFonts w:ascii="MS Gothic" w:eastAsia="MS Gothic" w:hAnsi="MS Gothic" w:hint="eastAsia"/>
          <w:color w:val="000000"/>
          <w:lang w:val="en-US"/>
        </w:rPr>
        <w:t>☐</w:t>
      </w:r>
      <w:r>
        <w:rPr>
          <w:color w:val="000000"/>
        </w:rPr>
        <w:t xml:space="preserve">  magistro baigiamąjį darbą nenurodant vardo, pavardės.</w:t>
      </w:r>
    </w:p>
    <w:p w14:paraId="6F37F295" w14:textId="77777777" w:rsidR="00DC4027" w:rsidRDefault="00DC4027" w:rsidP="00DC4027">
      <w:pPr>
        <w:spacing w:after="240" w:line="320" w:lineRule="exact"/>
        <w:ind w:firstLine="709"/>
        <w:jc w:val="both"/>
      </w:pPr>
      <w:r>
        <w:rPr>
          <w:color w:val="000000"/>
        </w:rPr>
        <w:t xml:space="preserve"> Šiuo tikslu tvarkomų asmens duomenų Duomenų valdytojas neperduos jokiems tretiesiems asmenims, studentams su </w:t>
      </w:r>
      <w:r>
        <w:t xml:space="preserve">baigiamaisiais darbais bus leidžiama susipažinti vidinėje informacinėje sistemoje. Duomenų subjekto asmens duomenys šiuo tikslu bus naudojami ne ilgiau nei 5 metai. </w:t>
      </w:r>
    </w:p>
    <w:p w14:paraId="50621E1D" w14:textId="77777777" w:rsidR="00DC4027" w:rsidRDefault="00DC4027" w:rsidP="00DC4027">
      <w:pPr>
        <w:spacing w:line="320" w:lineRule="exact"/>
        <w:ind w:firstLine="720"/>
        <w:jc w:val="both"/>
      </w:pPr>
      <w:r>
        <w:t>Šiuo sutikimu Duomenų subjektas patvirtina, kad yra supažindintas su šiomis teisėmis:</w:t>
      </w:r>
    </w:p>
    <w:p w14:paraId="5F2A0C3C" w14:textId="77777777" w:rsidR="00DC4027" w:rsidRDefault="00DC4027" w:rsidP="00DC4027">
      <w:pPr>
        <w:pStyle w:val="ListParagraph"/>
        <w:numPr>
          <w:ilvl w:val="0"/>
          <w:numId w:val="37"/>
        </w:numPr>
        <w:spacing w:line="320" w:lineRule="exact"/>
        <w:jc w:val="both"/>
        <w:rPr>
          <w:lang w:val="lt-LT"/>
        </w:rPr>
      </w:pPr>
      <w:r>
        <w:rPr>
          <w:lang w:val="lt-LT"/>
        </w:rPr>
        <w:t>Susipažinti su savo duomenimis ir kaip jie yra tvarkomi (teisė susipažinti);</w:t>
      </w:r>
    </w:p>
    <w:p w14:paraId="6B24417F" w14:textId="77777777" w:rsidR="00DC4027" w:rsidRDefault="00DC4027" w:rsidP="00DC4027">
      <w:pPr>
        <w:pStyle w:val="ListParagraph"/>
        <w:numPr>
          <w:ilvl w:val="0"/>
          <w:numId w:val="37"/>
        </w:numPr>
        <w:spacing w:line="320" w:lineRule="exact"/>
        <w:jc w:val="both"/>
        <w:rPr>
          <w:lang w:val="lt-LT"/>
        </w:rPr>
      </w:pPr>
      <w:r>
        <w:rPr>
          <w:lang w:val="lt-LT"/>
        </w:rPr>
        <w:t>Reikalauti ištaisyti arba, atsižvelgiant į asmens duomenų tvarkymo tikslus papildyti asmens neišsamius asmens duomenis (teisė ištaisyti);</w:t>
      </w:r>
    </w:p>
    <w:p w14:paraId="68F18DF6" w14:textId="77777777" w:rsidR="00DC4027" w:rsidRDefault="00DC4027" w:rsidP="00DC4027">
      <w:pPr>
        <w:pStyle w:val="ListParagraph"/>
        <w:numPr>
          <w:ilvl w:val="0"/>
          <w:numId w:val="37"/>
        </w:numPr>
        <w:spacing w:line="320" w:lineRule="exact"/>
        <w:jc w:val="both"/>
        <w:rPr>
          <w:lang w:val="lt-LT"/>
        </w:rPr>
      </w:pPr>
      <w:r>
        <w:rPr>
          <w:lang w:val="lt-LT"/>
        </w:rPr>
        <w:t>Savo duomenis sunaikinti arba sustabdyti savo duomenų tvarkymo veiksmus (išskyrus saugojimą) (teisė sunaikinti ir teisė „būti pamirštam“);</w:t>
      </w:r>
    </w:p>
    <w:p w14:paraId="15DFF4B4" w14:textId="77777777" w:rsidR="00DC4027" w:rsidRDefault="00DC4027" w:rsidP="00DC4027">
      <w:pPr>
        <w:pStyle w:val="ListParagraph"/>
        <w:numPr>
          <w:ilvl w:val="0"/>
          <w:numId w:val="37"/>
        </w:numPr>
        <w:spacing w:line="320" w:lineRule="exact"/>
        <w:jc w:val="both"/>
        <w:rPr>
          <w:lang w:val="lt-LT"/>
        </w:rPr>
      </w:pPr>
      <w:r>
        <w:rPr>
          <w:lang w:val="lt-LT"/>
        </w:rPr>
        <w:t>Reikalauti, kad asmens duomenų valdytojas apribotų asmens duomenų tvarkymą (teisė apriboti);</w:t>
      </w:r>
    </w:p>
    <w:p w14:paraId="4BBB6B2A" w14:textId="77777777" w:rsidR="00DC4027" w:rsidRDefault="00DC4027" w:rsidP="00DC4027">
      <w:pPr>
        <w:pStyle w:val="ListParagraph"/>
        <w:numPr>
          <w:ilvl w:val="0"/>
          <w:numId w:val="37"/>
        </w:numPr>
        <w:spacing w:line="320" w:lineRule="exact"/>
        <w:jc w:val="both"/>
        <w:rPr>
          <w:lang w:val="lt-LT"/>
        </w:rPr>
      </w:pPr>
      <w:r>
        <w:rPr>
          <w:lang w:val="lt-LT"/>
        </w:rPr>
        <w:t>Teise į duomenų perkėlimą (teisė perkelti);</w:t>
      </w:r>
    </w:p>
    <w:p w14:paraId="700B18ED" w14:textId="77777777" w:rsidR="00DC4027" w:rsidRDefault="00DC4027" w:rsidP="00DC4027">
      <w:pPr>
        <w:pStyle w:val="ListParagraph"/>
        <w:numPr>
          <w:ilvl w:val="0"/>
          <w:numId w:val="37"/>
        </w:numPr>
        <w:spacing w:line="320" w:lineRule="exact"/>
        <w:jc w:val="both"/>
        <w:rPr>
          <w:lang w:val="lt-LT"/>
        </w:rPr>
      </w:pPr>
      <w:r>
        <w:rPr>
          <w:lang w:val="lt-LT"/>
        </w:rPr>
        <w:t>Nesutikti, kad būtų tvarkomi asmens duomenys, kai šie duomenys tvarkomi ar ketinami tvarkyti kitais tikslais;</w:t>
      </w:r>
    </w:p>
    <w:p w14:paraId="74C820CC" w14:textId="77777777" w:rsidR="00DC4027" w:rsidRDefault="00DC4027" w:rsidP="00DC4027">
      <w:pPr>
        <w:pStyle w:val="ListParagraph"/>
        <w:numPr>
          <w:ilvl w:val="0"/>
          <w:numId w:val="37"/>
        </w:numPr>
        <w:spacing w:after="240" w:line="320" w:lineRule="exact"/>
        <w:ind w:left="1434" w:hanging="357"/>
        <w:jc w:val="both"/>
        <w:rPr>
          <w:lang w:val="lt-LT"/>
        </w:rPr>
      </w:pPr>
      <w:r>
        <w:rPr>
          <w:lang w:val="lt-LT"/>
        </w:rPr>
        <w:t>Pateikti skundą Valstybinei duomenų apsaugos inspekcijai;</w:t>
      </w:r>
    </w:p>
    <w:p w14:paraId="3C9F371C" w14:textId="77777777" w:rsidR="00DC4027" w:rsidRDefault="00DC4027" w:rsidP="00DC4027">
      <w:pPr>
        <w:spacing w:line="320" w:lineRule="exact"/>
        <w:ind w:firstLine="720"/>
        <w:jc w:val="both"/>
        <w:rPr>
          <w:i/>
        </w:rPr>
      </w:pPr>
      <w:r>
        <w:rPr>
          <w:i/>
        </w:rPr>
        <w:t>Duomenų subjektas turi teisę bet kuriuo metu atšaukti savo sutikimą.</w:t>
      </w:r>
    </w:p>
    <w:p w14:paraId="4311F088" w14:textId="77777777" w:rsidR="00DC4027" w:rsidRDefault="00DC4027" w:rsidP="00DC4027">
      <w:pPr>
        <w:spacing w:line="320" w:lineRule="exact"/>
        <w:jc w:val="both"/>
      </w:pPr>
    </w:p>
    <w:p w14:paraId="22457690" w14:textId="77777777" w:rsidR="00DC4027" w:rsidRDefault="00DC4027" w:rsidP="00DC4027">
      <w:pPr>
        <w:spacing w:line="320" w:lineRule="exact"/>
        <w:ind w:firstLine="720"/>
        <w:jc w:val="right"/>
        <w:rPr>
          <w:i/>
        </w:rPr>
      </w:pPr>
      <w:r>
        <w:rPr>
          <w:i/>
        </w:rPr>
        <w:t>_______________________________________</w:t>
      </w:r>
    </w:p>
    <w:p w14:paraId="5DE22E07" w14:textId="77777777" w:rsidR="00DC4027" w:rsidRDefault="00DC4027" w:rsidP="00DC4027">
      <w:pPr>
        <w:spacing w:line="320" w:lineRule="exact"/>
        <w:ind w:firstLine="720"/>
        <w:jc w:val="right"/>
        <w:rPr>
          <w:i/>
        </w:rPr>
      </w:pPr>
      <w:r>
        <w:rPr>
          <w:i/>
        </w:rPr>
        <w:t>[Duomenų subjekto vardas, pavardė, parašas]</w:t>
      </w:r>
    </w:p>
    <w:p w14:paraId="490CB9D4" w14:textId="77777777" w:rsidR="00DC4027" w:rsidRDefault="00DC4027" w:rsidP="00DC4027"/>
    <w:p w14:paraId="0841DA74" w14:textId="77777777" w:rsidR="00DC4027" w:rsidRDefault="00DC4027" w:rsidP="00DC4027">
      <w:pPr>
        <w:jc w:val="center"/>
        <w:rPr>
          <w:sz w:val="20"/>
        </w:rPr>
      </w:pPr>
      <w:r>
        <w:rPr>
          <w:sz w:val="20"/>
        </w:rPr>
        <w:t>Duomenų valdytojo rekvizitai:</w:t>
      </w:r>
    </w:p>
    <w:p w14:paraId="61663ED9" w14:textId="77777777" w:rsidR="00DC4027" w:rsidRDefault="00DC4027" w:rsidP="00DC4027">
      <w:pPr>
        <w:jc w:val="center"/>
        <w:rPr>
          <w:sz w:val="20"/>
        </w:rPr>
      </w:pPr>
      <w:r>
        <w:rPr>
          <w:sz w:val="20"/>
        </w:rPr>
        <w:t>Vilniaus Gedimino technikos universitetas</w:t>
      </w:r>
    </w:p>
    <w:p w14:paraId="2A85F934" w14:textId="77777777" w:rsidR="00DC4027" w:rsidRDefault="00DC4027" w:rsidP="00DC4027">
      <w:pPr>
        <w:jc w:val="center"/>
        <w:rPr>
          <w:sz w:val="20"/>
        </w:rPr>
      </w:pPr>
      <w:r>
        <w:rPr>
          <w:sz w:val="20"/>
        </w:rPr>
        <w:t>Juridinio asmens kodas: 111950243</w:t>
      </w:r>
    </w:p>
    <w:p w14:paraId="70B608B8" w14:textId="77777777" w:rsidR="00DC4027" w:rsidRDefault="00DC4027" w:rsidP="00DC4027">
      <w:pPr>
        <w:jc w:val="center"/>
        <w:rPr>
          <w:sz w:val="20"/>
        </w:rPr>
      </w:pPr>
      <w:r>
        <w:rPr>
          <w:sz w:val="20"/>
        </w:rPr>
        <w:t>Adresas: Saulėtekio al. 11, LT-10223 Vilnius</w:t>
      </w:r>
    </w:p>
    <w:p w14:paraId="127969F7" w14:textId="77777777" w:rsidR="00DC4027" w:rsidRDefault="00DC4027" w:rsidP="00DC4027">
      <w:pPr>
        <w:jc w:val="center"/>
        <w:rPr>
          <w:sz w:val="20"/>
        </w:rPr>
      </w:pPr>
      <w:r>
        <w:rPr>
          <w:sz w:val="20"/>
        </w:rPr>
        <w:t>Tel. (8 5) 274 5030</w:t>
      </w:r>
    </w:p>
    <w:p w14:paraId="56E2EA97" w14:textId="77777777" w:rsidR="00DC4027" w:rsidRDefault="00DC4027" w:rsidP="00DC4027">
      <w:pPr>
        <w:jc w:val="center"/>
        <w:rPr>
          <w:sz w:val="20"/>
        </w:rPr>
      </w:pPr>
      <w:r>
        <w:rPr>
          <w:sz w:val="20"/>
        </w:rPr>
        <w:t>Faks. (8 5) 270 0112</w:t>
      </w:r>
    </w:p>
    <w:p w14:paraId="5A4E9618" w14:textId="77777777" w:rsidR="00DC4027" w:rsidRDefault="00DC4027" w:rsidP="00DC4027">
      <w:pPr>
        <w:jc w:val="center"/>
        <w:rPr>
          <w:sz w:val="20"/>
        </w:rPr>
      </w:pPr>
      <w:r>
        <w:rPr>
          <w:sz w:val="20"/>
        </w:rPr>
        <w:t>El. paštas: vgtu@vgtu.lt</w:t>
      </w:r>
    </w:p>
    <w:p w14:paraId="13E0FE7F" w14:textId="77777777" w:rsidR="00DC4027" w:rsidRDefault="00DC4027" w:rsidP="00DC4027">
      <w:pPr>
        <w:jc w:val="center"/>
        <w:rPr>
          <w:sz w:val="20"/>
        </w:rPr>
      </w:pPr>
      <w:r>
        <w:rPr>
          <w:sz w:val="20"/>
        </w:rPr>
        <w:t>PVM mokėtojo kodas: LT119502413</w:t>
      </w:r>
    </w:p>
    <w:p w14:paraId="39901791" w14:textId="77777777" w:rsidR="00DC4027" w:rsidRDefault="00DC4027" w:rsidP="00DC4027">
      <w:pPr>
        <w:jc w:val="center"/>
        <w:rPr>
          <w:sz w:val="20"/>
          <w:lang w:val="en-US"/>
        </w:rPr>
      </w:pPr>
      <w:r>
        <w:rPr>
          <w:sz w:val="20"/>
        </w:rPr>
        <w:t>Duomenų apsaugos pareigūno tel. (8 5) 251 2191, el. paštas: dap</w:t>
      </w:r>
      <w:r>
        <w:rPr>
          <w:sz w:val="20"/>
          <w:lang w:val="en-US"/>
        </w:rPr>
        <w:t>@vgtu.lt</w:t>
      </w:r>
    </w:p>
    <w:p w14:paraId="0E245BDC" w14:textId="77777777" w:rsidR="00E53368" w:rsidRDefault="00E53368" w:rsidP="00E53368"/>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r w:rsidRPr="002D52F0">
        <w:rPr>
          <w:b/>
          <w:sz w:val="28"/>
          <w:szCs w:val="28"/>
          <w:lang w:val="en-GB" w:eastAsia="en-US"/>
        </w:rPr>
        <w:lastRenderedPageBreak/>
        <w:t xml:space="preserve">TURINYS </w:t>
      </w:r>
      <w:r w:rsidRPr="002D52F0">
        <w:rPr>
          <w:sz w:val="28"/>
          <w:szCs w:val="28"/>
          <w:lang w:val="en-GB" w:eastAsia="en-US"/>
        </w:rPr>
        <w:t>(</w:t>
      </w:r>
      <w:r w:rsidRPr="00243461">
        <w:rPr>
          <w:color w:val="FF0000"/>
          <w:sz w:val="28"/>
          <w:szCs w:val="28"/>
          <w:lang w:val="en-GB" w:eastAsia="en-US"/>
        </w:rPr>
        <w:t>turi būti sudarytas automatiškai</w:t>
      </w:r>
      <w:r w:rsidRPr="002D52F0">
        <w:rPr>
          <w:sz w:val="28"/>
          <w:szCs w:val="28"/>
          <w:lang w:val="en-GB" w:eastAsia="en-US"/>
        </w:rPr>
        <w:t>)</w:t>
      </w:r>
      <w:bookmarkEnd w:id="0"/>
      <w:bookmarkEnd w:id="1"/>
    </w:p>
    <w:p w14:paraId="13350335" w14:textId="1E8943BF" w:rsidR="002D52F0" w:rsidRPr="002D52F0" w:rsidRDefault="00EB227E"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yperlink"/>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73D3A9C4" w:rsidR="002D52F0" w:rsidRPr="002D52F0" w:rsidRDefault="001036F0"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yperlink"/>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1036F0"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yperlink"/>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1036F0"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yperlink"/>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1036F0"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yperlink"/>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1036F0"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yperlink"/>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2E341410" w:rsidR="002D52F0" w:rsidRPr="002D52F0" w:rsidRDefault="001036F0"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yperlink"/>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METOD</w:t>
        </w:r>
        <w:r w:rsidR="00EE20A7">
          <w:rPr>
            <w:rStyle w:val="Hyperlink"/>
            <w:rFonts w:ascii="Times New Roman" w:hAnsi="Times New Roman" w:cs="Times New Roman"/>
            <w:noProof/>
            <w:sz w:val="24"/>
            <w:szCs w:val="24"/>
          </w:rPr>
          <w:t>IK</w:t>
        </w:r>
        <w:r w:rsidR="002D52F0" w:rsidRPr="002D52F0">
          <w:rPr>
            <w:rStyle w:val="Hyperlink"/>
            <w:rFonts w:ascii="Times New Roman" w:hAnsi="Times New Roman" w:cs="Times New Roman"/>
            <w:noProof/>
            <w:sz w:val="24"/>
            <w:szCs w:val="24"/>
          </w:rPr>
          <w:t>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1036F0"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yperlink"/>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1036F0"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yperlink"/>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1036F0"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yperlink"/>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1036F0"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yperlink"/>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1036F0"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yperlink"/>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1EF269E1" w14:textId="39A21DEA" w:rsidR="00EE20A7" w:rsidRPr="003960F3" w:rsidRDefault="00EE20A7" w:rsidP="002D52F0">
      <w:pPr>
        <w:pStyle w:val="TOC1"/>
        <w:tabs>
          <w:tab w:val="right" w:leader="dot" w:pos="9061"/>
        </w:tabs>
        <w:spacing w:line="360" w:lineRule="auto"/>
        <w:jc w:val="both"/>
        <w:rPr>
          <w:rStyle w:val="Hyperlink"/>
          <w:rFonts w:ascii="Times New Roman" w:hAnsi="Times New Roman" w:cs="Times New Roman"/>
          <w:noProof/>
          <w:color w:val="auto"/>
          <w:sz w:val="24"/>
          <w:szCs w:val="24"/>
          <w:lang w:val="en-US"/>
        </w:rPr>
      </w:pPr>
      <w:r w:rsidRPr="003960F3">
        <w:rPr>
          <w:rStyle w:val="Hyperlink"/>
          <w:rFonts w:ascii="Times New Roman" w:hAnsi="Times New Roman" w:cs="Times New Roman"/>
          <w:noProof/>
          <w:color w:val="auto"/>
          <w:sz w:val="24"/>
          <w:szCs w:val="24"/>
        </w:rPr>
        <w:t>IŠVADOS IR SIŪLYMAI</w:t>
      </w:r>
      <w:r w:rsidR="0039646B" w:rsidRPr="003960F3">
        <w:rPr>
          <w:rStyle w:val="Hyperlink"/>
          <w:rFonts w:ascii="Times New Roman" w:hAnsi="Times New Roman" w:cs="Times New Roman"/>
          <w:noProof/>
          <w:color w:val="auto"/>
          <w:sz w:val="24"/>
          <w:szCs w:val="24"/>
        </w:rPr>
        <w:t>.......................................................................................................</w:t>
      </w:r>
      <w:r w:rsidR="0039646B" w:rsidRPr="003960F3">
        <w:rPr>
          <w:rStyle w:val="Hyperlink"/>
          <w:rFonts w:ascii="Times New Roman" w:hAnsi="Times New Roman" w:cs="Times New Roman"/>
          <w:noProof/>
          <w:color w:val="auto"/>
          <w:sz w:val="24"/>
          <w:szCs w:val="24"/>
          <w:lang w:val="en-US"/>
        </w:rPr>
        <w:t>16</w:t>
      </w:r>
    </w:p>
    <w:p w14:paraId="550591E7" w14:textId="585D89FC" w:rsidR="002D52F0" w:rsidRPr="002D52F0" w:rsidRDefault="001036F0"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yperlink"/>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7AA7EB96" w14:textId="4B7CC1AD"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4" w:name="_Toc19451062"/>
      <w:bookmarkStart w:id="5" w:name="_Toc19451112"/>
      <w:r>
        <w:rPr>
          <w:b/>
          <w:bCs/>
          <w:sz w:val="28"/>
          <w:szCs w:val="28"/>
          <w:lang w:val="en-GB" w:eastAsia="en-US"/>
        </w:rPr>
        <w:lastRenderedPageBreak/>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sidRPr="00243461">
        <w:rPr>
          <w:bCs/>
          <w:color w:val="FF0000"/>
          <w:sz w:val="28"/>
          <w:szCs w:val="28"/>
          <w:lang w:val="en-GB" w:eastAsia="en-US"/>
        </w:rPr>
        <w:t>turi būti sudarytas automatiškai</w:t>
      </w:r>
      <w:r w:rsidR="00C160F9" w:rsidRPr="00243461">
        <w:rPr>
          <w:bCs/>
          <w:color w:val="000000" w:themeColor="text1"/>
          <w:sz w:val="28"/>
          <w:szCs w:val="28"/>
          <w:lang w:val="en-GB" w:eastAsia="en-US"/>
        </w:rPr>
        <w:t>)</w:t>
      </w:r>
      <w:bookmarkEnd w:id="4"/>
      <w:bookmarkEnd w:id="5"/>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sąrašas pateikiamas jei rašto darbe yra daugiau nei viena lentelė</w:t>
      </w:r>
      <w:r w:rsidR="00EE20A7">
        <w:rPr>
          <w:bCs/>
          <w:sz w:val="28"/>
          <w:szCs w:val="28"/>
          <w:lang w:val="en-GB" w:eastAsia="en-US"/>
        </w:rPr>
        <w:t>)</w:t>
      </w:r>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1036F0"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436C029" w14:textId="79E8267B" w:rsidR="00EE20A7" w:rsidRPr="00C160F9" w:rsidRDefault="000A48EB" w:rsidP="00EE20A7">
      <w:pPr>
        <w:keepNext/>
        <w:keepLines/>
        <w:spacing w:before="100" w:beforeAutospacing="1" w:after="100" w:afterAutospacing="1" w:line="276" w:lineRule="auto"/>
        <w:jc w:val="center"/>
        <w:outlineLvl w:val="0"/>
        <w:rPr>
          <w:bCs/>
          <w:sz w:val="28"/>
          <w:szCs w:val="28"/>
          <w:lang w:val="en-GB" w:eastAsia="en-US"/>
        </w:rPr>
      </w:pPr>
      <w:bookmarkStart w:id="6" w:name="_Toc19451063"/>
      <w:bookmarkStart w:id="7" w:name="_Toc19451113"/>
      <w:r>
        <w:rPr>
          <w:b/>
          <w:bCs/>
          <w:sz w:val="28"/>
          <w:szCs w:val="28"/>
          <w:lang w:val="en-GB" w:eastAsia="en-US"/>
        </w:rPr>
        <w:lastRenderedPageBreak/>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sidRPr="00243461">
        <w:rPr>
          <w:bCs/>
          <w:color w:val="FF0000"/>
          <w:sz w:val="28"/>
          <w:szCs w:val="28"/>
          <w:lang w:val="en-GB" w:eastAsia="en-US"/>
        </w:rPr>
        <w:t>turi būti sudarytas automatiškai</w:t>
      </w:r>
      <w:r w:rsidR="009840BE" w:rsidRPr="00243461">
        <w:rPr>
          <w:bCs/>
          <w:color w:val="000000" w:themeColor="text1"/>
          <w:sz w:val="28"/>
          <w:szCs w:val="28"/>
          <w:lang w:val="en-GB" w:eastAsia="en-US"/>
        </w:rPr>
        <w:t>)</w:t>
      </w:r>
      <w:bookmarkEnd w:id="6"/>
      <w:bookmarkEnd w:id="7"/>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aveikslas</w:t>
      </w:r>
      <w:r w:rsidR="00EE20A7">
        <w:rPr>
          <w:bCs/>
          <w:sz w:val="28"/>
          <w:szCs w:val="28"/>
          <w:lang w:val="en-GB" w:eastAsia="en-US"/>
        </w:rPr>
        <w:t>)</w:t>
      </w:r>
    </w:p>
    <w:p w14:paraId="2E9857CD" w14:textId="50C98581"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1036F0"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5A1932B2"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lastRenderedPageBreak/>
        <w:t xml:space="preserve">PRIEDAI </w:t>
      </w:r>
      <w:r w:rsidRPr="00C160F9">
        <w:rPr>
          <w:bCs/>
          <w:sz w:val="28"/>
          <w:szCs w:val="28"/>
          <w:lang w:val="en-GB" w:eastAsia="en-US"/>
        </w:rPr>
        <w:t>(</w:t>
      </w:r>
      <w:r w:rsidRPr="00243461">
        <w:rPr>
          <w:bCs/>
          <w:color w:val="FF0000"/>
          <w:sz w:val="28"/>
          <w:szCs w:val="28"/>
          <w:lang w:val="en-GB" w:eastAsia="en-US"/>
        </w:rPr>
        <w:t>turi būti sudarytas automatiškai</w:t>
      </w:r>
      <w:r w:rsidRPr="00C160F9">
        <w:rPr>
          <w:bCs/>
          <w:sz w:val="28"/>
          <w:szCs w:val="28"/>
          <w:lang w:val="en-GB" w:eastAsia="en-US"/>
        </w:rPr>
        <w:t>)</w:t>
      </w:r>
      <w:r w:rsidR="00EE20A7" w:rsidRPr="00EE20A7">
        <w:rPr>
          <w:bCs/>
          <w:sz w:val="28"/>
          <w:szCs w:val="28"/>
          <w:lang w:val="en-GB" w:eastAsia="en-US"/>
        </w:rPr>
        <w:t xml:space="preserve"> </w:t>
      </w:r>
      <w:r w:rsidR="00EE20A7">
        <w:rPr>
          <w:bCs/>
          <w:sz w:val="28"/>
          <w:szCs w:val="28"/>
          <w:lang w:val="en-GB" w:eastAsia="en-US"/>
        </w:rPr>
        <w:t>(</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riedas</w:t>
      </w:r>
      <w:r w:rsidR="00EE20A7">
        <w:rPr>
          <w:bCs/>
          <w:sz w:val="28"/>
          <w:szCs w:val="28"/>
          <w:lang w:val="en-GB" w:eastAsia="en-US"/>
        </w:rPr>
        <w:t>)</w:t>
      </w:r>
    </w:p>
    <w:p w14:paraId="7CF31C56" w14:textId="34BEC468"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1036F0"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8" w:name="_Toc19451115"/>
      <w:r>
        <w:lastRenderedPageBreak/>
        <w:t>ĮVADAS</w:t>
      </w:r>
      <w:bookmarkEnd w:id="8"/>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1A33D00A" w:rsidR="00F06474" w:rsidRPr="00A81A68" w:rsidRDefault="00B36B8D" w:rsidP="00E15A7D">
      <w:pPr>
        <w:spacing w:line="360" w:lineRule="auto"/>
        <w:ind w:firstLine="426"/>
        <w:jc w:val="both"/>
        <w:rPr>
          <w:lang w:val="en-GB"/>
        </w:rPr>
      </w:pPr>
      <w:r>
        <w:rPr>
          <w:b/>
          <w:lang w:val="en-GB"/>
        </w:rPr>
        <w:t>Tyrimo metodai</w:t>
      </w:r>
      <w:r w:rsidR="00EE20A7">
        <w:rPr>
          <w:b/>
          <w:lang w:val="en-GB"/>
        </w:rPr>
        <w:t>:</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4634399A" w:rsidR="00895830" w:rsidRPr="00381A67" w:rsidRDefault="001C73F1" w:rsidP="00381A67">
      <w:pPr>
        <w:pStyle w:val="Heading1"/>
      </w:pPr>
      <w:bookmarkStart w:id="9" w:name="_Toc19451116"/>
      <w:r>
        <w:lastRenderedPageBreak/>
        <w:t>LITERATŪROS ANALIZĖ</w:t>
      </w:r>
      <w:bookmarkEnd w:id="9"/>
      <w:r w:rsidR="00243461">
        <w:t xml:space="preserve"> </w:t>
      </w:r>
      <w:r w:rsidR="00243461" w:rsidRPr="00561ED3">
        <w:rPr>
          <w:color w:val="FF0000"/>
        </w:rPr>
        <w:t>(pavadinimas)</w:t>
      </w:r>
    </w:p>
    <w:p w14:paraId="2DAB6C5A" w14:textId="028C93DD" w:rsidR="00093D99" w:rsidRPr="00381A67" w:rsidRDefault="00B36B8D" w:rsidP="00381A67">
      <w:pPr>
        <w:pStyle w:val="Heading2"/>
      </w:pPr>
      <w:bookmarkStart w:id="10" w:name="_Toc19451117"/>
      <w:r>
        <w:t>Poskyrio pavadinimas</w:t>
      </w:r>
      <w:bookmarkEnd w:id="10"/>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78F2D467" w:rsidR="0023485A" w:rsidRPr="00243461" w:rsidRDefault="00B36B8D" w:rsidP="001C038E">
      <w:pPr>
        <w:tabs>
          <w:tab w:val="right" w:pos="7200"/>
        </w:tabs>
        <w:spacing w:line="360" w:lineRule="auto"/>
        <w:ind w:firstLine="720"/>
        <w:jc w:val="both"/>
        <w:rPr>
          <w:rFonts w:eastAsia="SimSun"/>
          <w:color w:val="FF0000"/>
          <w:lang w:val="en-US" w:eastAsia="en-US"/>
        </w:rPr>
      </w:pPr>
      <w:r w:rsidRPr="00243461">
        <w:rPr>
          <w:rFonts w:eastAsia="SimSun"/>
          <w:color w:val="FF0000"/>
          <w:lang w:val="en-US" w:eastAsia="en-US"/>
        </w:rPr>
        <w:t>Citavimui naudojamas APA stilius</w:t>
      </w:r>
      <w:r w:rsidR="0022024D" w:rsidRPr="00243461">
        <w:rPr>
          <w:rFonts w:eastAsia="SimSun"/>
          <w:color w:val="FF0000"/>
          <w:lang w:val="en-US" w:eastAsia="en-US"/>
        </w:rPr>
        <w:t xml:space="preserve"> (7-as leid.)</w:t>
      </w:r>
      <w:r w:rsidRPr="00243461">
        <w:rPr>
          <w:rFonts w:eastAsia="SimSun"/>
          <w:color w:val="FF0000"/>
          <w:lang w:val="en-US" w:eastAsia="en-US"/>
        </w:rPr>
        <w:t>. Literatūros sąrašas turi būti sudaryta</w:t>
      </w:r>
      <w:r w:rsidR="00243461">
        <w:rPr>
          <w:rFonts w:eastAsia="SimSun"/>
          <w:color w:val="FF0000"/>
          <w:lang w:val="en-US" w:eastAsia="en-US"/>
        </w:rPr>
        <w:t>s</w:t>
      </w:r>
      <w:r w:rsidRPr="00243461">
        <w:rPr>
          <w:rFonts w:eastAsia="SimSun"/>
          <w:color w:val="FF0000"/>
          <w:lang w:val="en-US" w:eastAsia="en-US"/>
        </w:rPr>
        <w:t xml:space="preserve"> automatiškai naudojant Mendeley programą </w:t>
      </w:r>
      <w:r w:rsidR="0023485A" w:rsidRPr="00243461">
        <w:rPr>
          <w:rFonts w:eastAsia="SimSun"/>
          <w:color w:val="FF0000"/>
          <w:lang w:val="en-US" w:eastAsia="en-US"/>
        </w:rPr>
        <w:t>(</w:t>
      </w:r>
      <w:hyperlink r:id="rId9" w:history="1">
        <w:r w:rsidR="0023485A" w:rsidRPr="00243461">
          <w:rPr>
            <w:rStyle w:val="Hyperlink"/>
            <w:rFonts w:eastAsia="SimSun"/>
            <w:color w:val="FF0000"/>
            <w:lang w:val="en-US" w:eastAsia="en-US"/>
          </w:rPr>
          <w:t>https://www.mendeley.com/</w:t>
        </w:r>
      </w:hyperlink>
      <w:r w:rsidR="0023485A" w:rsidRPr="00243461">
        <w:rPr>
          <w:rFonts w:eastAsia="SimSun"/>
          <w:color w:val="FF0000"/>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Caption"/>
      </w:pPr>
      <w:r w:rsidRPr="004579AB">
        <w:fldChar w:fldCharType="begin"/>
      </w:r>
      <w:r w:rsidRPr="004579AB">
        <w:instrText xml:space="preserve"> SEQ lentelė \* ARABIC </w:instrText>
      </w:r>
      <w:r w:rsidRPr="004579AB">
        <w:fldChar w:fldCharType="separate"/>
      </w:r>
      <w:bookmarkStart w:id="11"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1"/>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lastRenderedPageBreak/>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Heading2"/>
      </w:pPr>
      <w:bookmarkStart w:id="12" w:name="_Toc19451118"/>
      <w:r>
        <w:t>Poskyrio pavadinimas</w:t>
      </w:r>
      <w:bookmarkEnd w:id="12"/>
    </w:p>
    <w:p w14:paraId="00BE9811" w14:textId="32D9F62A" w:rsidR="005E0A46" w:rsidRPr="002D52F0" w:rsidRDefault="005E0A46" w:rsidP="002D52F0">
      <w:pPr>
        <w:pStyle w:val="Heading3"/>
      </w:pPr>
      <w:bookmarkStart w:id="13" w:name="_Toc19451119"/>
      <w:r w:rsidRPr="002D52F0">
        <w:t>Skyrelio pavadinimas</w:t>
      </w:r>
      <w:bookmarkEnd w:id="13"/>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14" w:name="_Toc21278410"/>
      <w:r w:rsidR="00423455">
        <w:rPr>
          <w:noProof/>
        </w:rPr>
        <w:t>1</w:t>
      </w:r>
      <w:r w:rsidRPr="004579AB">
        <w:fldChar w:fldCharType="end"/>
      </w:r>
      <w:r w:rsidRPr="004579AB">
        <w:t xml:space="preserve"> pav. </w:t>
      </w:r>
      <w:r w:rsidR="001C73F1" w:rsidRPr="004579AB">
        <w:t>Žaliųjų finansų įtraukimas</w:t>
      </w:r>
      <w:bookmarkEnd w:id="14"/>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w:t>
      </w:r>
      <w:r>
        <w:rPr>
          <w:lang w:val="en-GB"/>
        </w:rPr>
        <w:lastRenderedPageBreak/>
        <w:t xml:space="preserve">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15" w:name="_Toc19451120"/>
      <w:r w:rsidRPr="005E0A46">
        <w:t>Skyrelio pavadinimas</w:t>
      </w:r>
      <w:bookmarkEnd w:id="15"/>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497B4124" w:rsidR="003156FC" w:rsidRPr="0023485A" w:rsidRDefault="00D953D0" w:rsidP="0023485A">
      <w:pPr>
        <w:pStyle w:val="Heading1"/>
      </w:pPr>
      <w:r w:rsidRPr="00A81A68">
        <w:br w:type="page"/>
      </w:r>
      <w:bookmarkStart w:id="16" w:name="_Toc62747828"/>
      <w:r w:rsidR="00104CE9">
        <w:lastRenderedPageBreak/>
        <w:t>METODOLOGIJA</w:t>
      </w:r>
      <w:bookmarkEnd w:id="16"/>
      <w:r w:rsidR="00104CE9">
        <w:t xml:space="preserve"> </w:t>
      </w:r>
      <w:r w:rsidR="00104CE9" w:rsidRPr="00561ED3">
        <w:rPr>
          <w:color w:val="FF0000"/>
        </w:rPr>
        <w:t>(pavadinimas)</w:t>
      </w:r>
    </w:p>
    <w:p w14:paraId="24A1CA12" w14:textId="235C2173" w:rsidR="00AF7C67" w:rsidRPr="0023485A" w:rsidRDefault="001C73F1" w:rsidP="0023485A">
      <w:pPr>
        <w:pStyle w:val="Heading2"/>
      </w:pPr>
      <w:bookmarkStart w:id="17" w:name="_Toc19451122"/>
      <w:r>
        <w:t>Poskyrio pavadinimas</w:t>
      </w:r>
      <w:bookmarkEnd w:id="17"/>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1036F0"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Heading2"/>
      </w:pPr>
      <w:bookmarkStart w:id="18" w:name="_Toc19451123"/>
      <w:r>
        <w:t>Poskyrio pavadinimas</w:t>
      </w:r>
      <w:bookmarkEnd w:id="18"/>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650BD369" w:rsidR="00DB44F3" w:rsidRPr="001C73F1" w:rsidRDefault="00423455" w:rsidP="00243461">
      <w:pPr>
        <w:pStyle w:val="Caption"/>
        <w:rPr>
          <w:b w:val="0"/>
        </w:rPr>
      </w:pPr>
      <w:r w:rsidRPr="00423455">
        <w:fldChar w:fldCharType="begin"/>
      </w:r>
      <w:r w:rsidRPr="00423455">
        <w:instrText xml:space="preserve"> SEQ pav. \* ARABIC </w:instrText>
      </w:r>
      <w:r w:rsidRPr="00423455">
        <w:fldChar w:fldCharType="separate"/>
      </w:r>
      <w:bookmarkStart w:id="19" w:name="_Toc21278411"/>
      <w:r w:rsidRPr="00423455">
        <w:rPr>
          <w:noProof/>
        </w:rPr>
        <w:t>2</w:t>
      </w:r>
      <w:r w:rsidRPr="00423455">
        <w:fldChar w:fldCharType="end"/>
      </w:r>
      <w:r w:rsidR="001C73F1" w:rsidRPr="001C73F1">
        <w:t xml:space="preserve"> pav. Pavadinimas</w:t>
      </w:r>
      <w:bookmarkEnd w:id="19"/>
      <w:r w:rsidR="005C786E" w:rsidRPr="001C73F1">
        <w:t xml:space="preserve"> </w:t>
      </w:r>
      <w:r w:rsidR="00243461" w:rsidRPr="00561ED3">
        <w:rPr>
          <w:b w:val="0"/>
          <w:color w:val="FF0000"/>
        </w:rPr>
        <w:t>po</w:t>
      </w:r>
      <w:r w:rsidR="00243461">
        <w:t xml:space="preserve"> </w:t>
      </w:r>
      <w:r w:rsidR="00243461" w:rsidRPr="00561ED3">
        <w:rPr>
          <w:b w:val="0"/>
          <w:color w:val="FF0000"/>
        </w:rPr>
        <w:t>kiekvien</w:t>
      </w:r>
      <w:r w:rsidR="00243461">
        <w:rPr>
          <w:b w:val="0"/>
          <w:color w:val="FF0000"/>
        </w:rPr>
        <w:t>a</w:t>
      </w:r>
      <w:r w:rsidR="00243461" w:rsidRPr="00561ED3">
        <w:rPr>
          <w:b w:val="0"/>
          <w:color w:val="FF0000"/>
        </w:rPr>
        <w:t xml:space="preserve"> lentel</w:t>
      </w:r>
      <w:r w:rsidR="00243461">
        <w:rPr>
          <w:b w:val="0"/>
          <w:color w:val="FF0000"/>
        </w:rPr>
        <w:t>e</w:t>
      </w:r>
      <w:r w:rsidR="00243461" w:rsidRPr="00561ED3">
        <w:rPr>
          <w:b w:val="0"/>
          <w:color w:val="FF0000"/>
        </w:rPr>
        <w:t xml:space="preserve"> ar paveiksl</w:t>
      </w:r>
      <w:r w:rsidR="00243461">
        <w:rPr>
          <w:b w:val="0"/>
          <w:color w:val="FF0000"/>
        </w:rPr>
        <w:t>u</w:t>
      </w:r>
      <w:r w:rsidR="00243461" w:rsidRPr="00561ED3">
        <w:rPr>
          <w:b w:val="0"/>
          <w:color w:val="FF0000"/>
        </w:rPr>
        <w:t xml:space="preserve"> </w:t>
      </w:r>
      <w:r w:rsidR="00243461">
        <w:rPr>
          <w:b w:val="0"/>
          <w:color w:val="FF0000"/>
        </w:rPr>
        <w:t>būtina</w:t>
      </w:r>
      <w:r w:rsidR="00243461" w:rsidRPr="00561ED3">
        <w:rPr>
          <w:b w:val="0"/>
          <w:color w:val="FF0000"/>
        </w:rPr>
        <w:t xml:space="preserve"> nurodyti pavadinimą, </w:t>
      </w:r>
      <w:r w:rsidR="00243461">
        <w:rPr>
          <w:b w:val="0"/>
          <w:color w:val="FF0000"/>
        </w:rPr>
        <w:t>periodą/metus</w:t>
      </w:r>
      <w:r w:rsidR="00243461" w:rsidRPr="00561ED3">
        <w:rPr>
          <w:b w:val="0"/>
          <w:color w:val="FF0000"/>
        </w:rPr>
        <w:t>, vietą, mato vienetus (kas, kur, kada, kaip matuojama)</w:t>
      </w:r>
      <w:r w:rsidR="00243461">
        <w:rPr>
          <w:b w:val="0"/>
          <w:color w:val="FF0000"/>
        </w:rPr>
        <w:t>; tekstas paveiksle/lentelėje turi būti tik lietuvių kalba</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A81A68" w:rsidRPr="00A81A68">
        <w:rPr>
          <w:lang w:val="en-GB"/>
        </w:rPr>
        <w:lastRenderedPageBreak/>
        <w:t xml:space="preserve">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636E3521" w:rsidR="00FD7FD5" w:rsidRPr="0023485A" w:rsidRDefault="00922916" w:rsidP="0023485A">
      <w:pPr>
        <w:pStyle w:val="Heading1"/>
      </w:pPr>
      <w:r w:rsidRPr="00A81A68">
        <w:br w:type="page"/>
      </w:r>
      <w:bookmarkStart w:id="20" w:name="_Toc19451124"/>
      <w:r w:rsidR="001C73F1">
        <w:lastRenderedPageBreak/>
        <w:t>EMPIRINIS TYRIMAS</w:t>
      </w:r>
      <w:bookmarkEnd w:id="20"/>
      <w:r w:rsidR="00243461">
        <w:t xml:space="preserve"> </w:t>
      </w:r>
      <w:r w:rsidR="00243461" w:rsidRPr="00561ED3">
        <w:rPr>
          <w:color w:val="FF0000"/>
        </w:rPr>
        <w:t>(pavadinimas)</w:t>
      </w:r>
    </w:p>
    <w:p w14:paraId="30777EC7" w14:textId="69ED4656" w:rsidR="00FD7FD5" w:rsidRPr="0023485A" w:rsidRDefault="001C73F1" w:rsidP="0023485A">
      <w:pPr>
        <w:pStyle w:val="Heading2"/>
      </w:pPr>
      <w:bookmarkStart w:id="21" w:name="_Toc19451125"/>
      <w:r>
        <w:t>Poskyrio pavadinimas</w:t>
      </w:r>
      <w:bookmarkEnd w:id="21"/>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22" w:name="_Toc21278375"/>
      <w:r>
        <w:rPr>
          <w:noProof/>
        </w:rPr>
        <w:t>2</w:t>
      </w:r>
      <w:r>
        <w:fldChar w:fldCharType="end"/>
      </w:r>
      <w:r>
        <w:t xml:space="preserve"> lentelė. Pavadinimas</w:t>
      </w:r>
      <w:bookmarkEnd w:id="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w:t>
      </w:r>
      <w:r>
        <w:rPr>
          <w:color w:val="0D0D0D"/>
          <w:lang w:val="en-GB"/>
        </w:rPr>
        <w:lastRenderedPageBreak/>
        <w:t xml:space="preserve">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Heading2"/>
      </w:pPr>
      <w:bookmarkStart w:id="23" w:name="_Toc19451126"/>
      <w:r>
        <w:t>Poskyrio pavadinimas</w:t>
      </w:r>
      <w:bookmarkEnd w:id="23"/>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tekstas tekstas tekstas tekstas tekstas </w:t>
      </w:r>
      <w:r>
        <w:rPr>
          <w:color w:val="0D0D0D"/>
          <w:lang w:val="en-GB"/>
        </w:rPr>
        <w:lastRenderedPageBreak/>
        <w:t>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2E3071E2" w:rsidR="006F78A1" w:rsidRPr="00243461" w:rsidRDefault="001C73F1" w:rsidP="00243461">
      <w:pPr>
        <w:spacing w:line="360" w:lineRule="auto"/>
        <w:rPr>
          <w:color w:val="FF0000"/>
          <w:lang w:val="en-GB"/>
        </w:rPr>
      </w:pPr>
      <w:r>
        <w:rPr>
          <w:b/>
          <w:sz w:val="28"/>
          <w:lang w:val="en-GB"/>
        </w:rPr>
        <w:lastRenderedPageBreak/>
        <w:t>IŠVADO</w:t>
      </w:r>
      <w:r w:rsidR="00700347" w:rsidRPr="009840BE">
        <w:rPr>
          <w:b/>
          <w:sz w:val="28"/>
          <w:lang w:val="en-GB"/>
        </w:rPr>
        <w:t>S</w:t>
      </w:r>
      <w:r w:rsidR="009840BE">
        <w:rPr>
          <w:b/>
          <w:sz w:val="28"/>
          <w:lang w:val="en-GB"/>
        </w:rPr>
        <w:t xml:space="preserve"> </w:t>
      </w:r>
      <w:r w:rsidR="009840BE" w:rsidRPr="009840BE">
        <w:rPr>
          <w:sz w:val="28"/>
          <w:lang w:val="en-GB"/>
        </w:rPr>
        <w:t>(</w:t>
      </w:r>
      <w:r w:rsidR="00243461">
        <w:rPr>
          <w:color w:val="FF0000"/>
          <w:lang w:val="en-GB"/>
        </w:rPr>
        <w:t>i</w:t>
      </w:r>
      <w:r w:rsidR="00243461" w:rsidRPr="00017BE1">
        <w:rPr>
          <w:color w:val="FF0000"/>
          <w:lang w:val="en-GB"/>
        </w:rPr>
        <w:t>švados – tai atsakymai į iškeltus uždavinius</w:t>
      </w:r>
      <w:r w:rsidR="00243461">
        <w:rPr>
          <w:color w:val="FF0000"/>
          <w:lang w:val="en-GB"/>
        </w:rPr>
        <w:t>, išvadų negali būti mažiau, nei uždavinių</w:t>
      </w:r>
      <w:r w:rsidR="009840BE" w:rsidRPr="009840BE">
        <w:rPr>
          <w:sz w:val="28"/>
          <w:lang w:val="en-GB"/>
        </w:rPr>
        <w:t>)</w:t>
      </w:r>
      <w:r w:rsidR="00EE20A7">
        <w:rPr>
          <w:sz w:val="28"/>
          <w:lang w:val="en-GB"/>
        </w:rPr>
        <w:t xml:space="preserve"> </w:t>
      </w:r>
      <w:r w:rsidR="00EE20A7" w:rsidRPr="00EE20A7">
        <w:rPr>
          <w:b/>
          <w:sz w:val="28"/>
          <w:lang w:val="en-GB"/>
        </w:rPr>
        <w:t>IR SIŪLYMAI</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77777777" w:rsidR="005E0A46" w:rsidRDefault="005E0A46"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29E1F3C5" w14:textId="77777777" w:rsidR="005E0A46" w:rsidRDefault="005E0A46" w:rsidP="0023485A">
      <w:pPr>
        <w:pStyle w:val="Heading1"/>
        <w:numPr>
          <w:ilvl w:val="0"/>
          <w:numId w:val="0"/>
        </w:numPr>
        <w:ind w:left="360" w:hanging="360"/>
      </w:pPr>
    </w:p>
    <w:p w14:paraId="48F50F4A" w14:textId="77777777" w:rsidR="005E0A46" w:rsidRDefault="005E0A46" w:rsidP="0023485A">
      <w:pPr>
        <w:pStyle w:val="Heading1"/>
        <w:numPr>
          <w:ilvl w:val="0"/>
          <w:numId w:val="0"/>
        </w:numPr>
        <w:ind w:left="360" w:hanging="360"/>
      </w:pPr>
    </w:p>
    <w:p w14:paraId="3A935A74" w14:textId="5A0C43EE" w:rsidR="009D48AC" w:rsidRPr="009840BE" w:rsidRDefault="005E0A46" w:rsidP="0023485A">
      <w:pPr>
        <w:pStyle w:val="Heading1"/>
        <w:numPr>
          <w:ilvl w:val="0"/>
          <w:numId w:val="0"/>
        </w:numPr>
        <w:ind w:left="360" w:hanging="360"/>
      </w:pPr>
      <w:bookmarkStart w:id="24" w:name="_Toc19451127"/>
      <w:r>
        <w:lastRenderedPageBreak/>
        <w:t>LITERATŪROS SĄRAŠAS</w:t>
      </w:r>
      <w:r w:rsidR="009840BE">
        <w:t xml:space="preserve"> </w:t>
      </w:r>
      <w:r w:rsidR="009840BE" w:rsidRPr="009840BE">
        <w:rPr>
          <w:b w:val="0"/>
          <w:sz w:val="24"/>
        </w:rPr>
        <w:t xml:space="preserve"> </w:t>
      </w:r>
      <w:r w:rsidR="009840BE" w:rsidRPr="002D52F0">
        <w:rPr>
          <w:b w:val="0"/>
        </w:rPr>
        <w:t>(</w:t>
      </w:r>
      <w:r w:rsidRPr="00243461">
        <w:rPr>
          <w:b w:val="0"/>
          <w:color w:val="FF0000"/>
        </w:rPr>
        <w:t>turi būti sudarytas naudojant</w:t>
      </w:r>
      <w:r w:rsidR="009840BE" w:rsidRPr="00243461">
        <w:rPr>
          <w:b w:val="0"/>
          <w:color w:val="FF0000"/>
        </w:rPr>
        <w:t xml:space="preserve"> Mendeley</w:t>
      </w:r>
      <w:r w:rsidR="00F72BF7" w:rsidRPr="00243461">
        <w:rPr>
          <w:b w:val="0"/>
          <w:color w:val="FF0000"/>
        </w:rPr>
        <w:t xml:space="preserve"> ar kit</w:t>
      </w:r>
      <w:r w:rsidR="00F72BF7" w:rsidRPr="00243461">
        <w:rPr>
          <w:b w:val="0"/>
          <w:color w:val="FF0000"/>
          <w:lang w:val="lt-LT"/>
        </w:rPr>
        <w:t>ą automatinio citavimo programą</w:t>
      </w:r>
      <w:r w:rsidR="009840BE" w:rsidRPr="002D52F0">
        <w:rPr>
          <w:b w:val="0"/>
        </w:rPr>
        <w:t>)</w:t>
      </w:r>
      <w:bookmarkEnd w:id="24"/>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5"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26"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6"/>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ED3915" w14:textId="77777777" w:rsidR="001036F0" w:rsidRDefault="001036F0">
      <w:r>
        <w:separator/>
      </w:r>
    </w:p>
  </w:endnote>
  <w:endnote w:type="continuationSeparator" w:id="0">
    <w:p w14:paraId="5F75EFEA" w14:textId="77777777" w:rsidR="001036F0" w:rsidRDefault="00103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1"/>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25BA9237" w:rsidR="00B36B8D" w:rsidRDefault="00B36B8D">
        <w:pPr>
          <w:pStyle w:val="Footer"/>
          <w:jc w:val="right"/>
        </w:pPr>
        <w:r>
          <w:fldChar w:fldCharType="begin"/>
        </w:r>
        <w:r>
          <w:instrText xml:space="preserve"> PAGE   \* MERGEFORMAT </w:instrText>
        </w:r>
        <w:r>
          <w:fldChar w:fldCharType="separate"/>
        </w:r>
        <w:r w:rsidR="00642A9A">
          <w:rPr>
            <w:noProof/>
          </w:rPr>
          <w:t>10</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798883" w14:textId="77777777" w:rsidR="001036F0" w:rsidRDefault="001036F0">
      <w:r>
        <w:separator/>
      </w:r>
    </w:p>
  </w:footnote>
  <w:footnote w:type="continuationSeparator" w:id="0">
    <w:p w14:paraId="4BE8F12D" w14:textId="77777777" w:rsidR="001036F0" w:rsidRDefault="001036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64609"/>
    <w:multiLevelType w:val="hybridMultilevel"/>
    <w:tmpl w:val="DC040EF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2"/>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1"/>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NKgFAH8ydCUt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0547"/>
    <w:rsid w:val="000618DB"/>
    <w:rsid w:val="0006430F"/>
    <w:rsid w:val="00070832"/>
    <w:rsid w:val="00074C81"/>
    <w:rsid w:val="0007657F"/>
    <w:rsid w:val="000770FA"/>
    <w:rsid w:val="00082A0A"/>
    <w:rsid w:val="00086488"/>
    <w:rsid w:val="00087CAE"/>
    <w:rsid w:val="0009198D"/>
    <w:rsid w:val="00092927"/>
    <w:rsid w:val="00093CE8"/>
    <w:rsid w:val="00093D99"/>
    <w:rsid w:val="00095357"/>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36F0"/>
    <w:rsid w:val="00104CE9"/>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269"/>
    <w:rsid w:val="00240AB7"/>
    <w:rsid w:val="00240B28"/>
    <w:rsid w:val="00240CAF"/>
    <w:rsid w:val="00240DA6"/>
    <w:rsid w:val="00243461"/>
    <w:rsid w:val="002514EA"/>
    <w:rsid w:val="00253415"/>
    <w:rsid w:val="002546A0"/>
    <w:rsid w:val="00256C49"/>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981"/>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4B3F"/>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0ED6"/>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0F3"/>
    <w:rsid w:val="0039646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347"/>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2A9A"/>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1B53"/>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27F0"/>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77A5C"/>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1D83"/>
    <w:rsid w:val="009C29A7"/>
    <w:rsid w:val="009D0C2D"/>
    <w:rsid w:val="009D1E7E"/>
    <w:rsid w:val="009D48AC"/>
    <w:rsid w:val="009D62DE"/>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C91"/>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3A78"/>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1059"/>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027"/>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3368"/>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20A7"/>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16BC"/>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2049" fillcolor="white">
      <v:fill color="white"/>
      <o:colormru v:ext="edit" colors="#fcf,#ccf"/>
    </o:shapedefaults>
    <o:shapelayout v:ext="edit">
      <o:idmap v:ext="edit" data="1"/>
    </o:shapelayout>
  </w:shapeDefaults>
  <w:decimalSymbol w:val=","/>
  <w:listSeparator w:val=";"/>
  <w14:docId w14:val="4B0AF56F"/>
  <w15:docId w15:val="{23BA5536-E9BF-432C-8D6E-D4FFE9389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uiPriority w:val="22"/>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styleId="BodyText2">
    <w:name w:val="Body Text 2"/>
    <w:basedOn w:val="Normal"/>
    <w:link w:val="BodyText2Char"/>
    <w:uiPriority w:val="99"/>
    <w:semiHidden/>
    <w:unhideWhenUsed/>
    <w:rsid w:val="00E53368"/>
    <w:pPr>
      <w:spacing w:after="120" w:line="480" w:lineRule="auto"/>
    </w:pPr>
  </w:style>
  <w:style w:type="character" w:customStyle="1" w:styleId="BodyText2Char">
    <w:name w:val="Body Text 2 Char"/>
    <w:basedOn w:val="DefaultParagraphFont"/>
    <w:link w:val="BodyText2"/>
    <w:uiPriority w:val="99"/>
    <w:semiHidden/>
    <w:rsid w:val="00E53368"/>
    <w:rPr>
      <w:sz w:val="24"/>
      <w:szCs w:val="24"/>
      <w:lang w:val="lt-LT" w:eastAsia="lt-LT"/>
    </w:rPr>
  </w:style>
  <w:style w:type="paragraph" w:styleId="Title">
    <w:name w:val="Title"/>
    <w:basedOn w:val="Normal"/>
    <w:link w:val="TitleChar"/>
    <w:qFormat/>
    <w:rsid w:val="00E53368"/>
    <w:pPr>
      <w:jc w:val="center"/>
    </w:pPr>
    <w:rPr>
      <w:b/>
      <w:bCs/>
      <w:sz w:val="20"/>
      <w:szCs w:val="20"/>
      <w:lang w:eastAsia="en-US"/>
    </w:rPr>
  </w:style>
  <w:style w:type="character" w:customStyle="1" w:styleId="TitleChar">
    <w:name w:val="Title Char"/>
    <w:basedOn w:val="DefaultParagraphFont"/>
    <w:link w:val="Title"/>
    <w:rsid w:val="00E53368"/>
    <w:rPr>
      <w:b/>
      <w:bCs/>
      <w:lang w:val="lt-LT"/>
    </w:rPr>
  </w:style>
  <w:style w:type="paragraph" w:styleId="EndnoteText">
    <w:name w:val="endnote text"/>
    <w:basedOn w:val="Normal"/>
    <w:link w:val="EndnoteTextChar"/>
    <w:semiHidden/>
    <w:rsid w:val="00E53368"/>
    <w:rPr>
      <w:sz w:val="20"/>
      <w:szCs w:val="20"/>
      <w:lang w:eastAsia="en-US"/>
    </w:rPr>
  </w:style>
  <w:style w:type="character" w:customStyle="1" w:styleId="EndnoteTextChar">
    <w:name w:val="Endnote Text Char"/>
    <w:basedOn w:val="DefaultParagraphFont"/>
    <w:link w:val="EndnoteText"/>
    <w:semiHidden/>
    <w:rsid w:val="00E53368"/>
    <w:rPr>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185595392"/>
        <c:axId val="185596928"/>
      </c:barChart>
      <c:catAx>
        <c:axId val="185595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5596928"/>
        <c:crosses val="autoZero"/>
        <c:auto val="1"/>
        <c:lblAlgn val="ctr"/>
        <c:lblOffset val="100"/>
        <c:noMultiLvlLbl val="0"/>
      </c:catAx>
      <c:valAx>
        <c:axId val="185596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5595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207516416"/>
        <c:axId val="207517952"/>
      </c:lineChart>
      <c:catAx>
        <c:axId val="207516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207517952"/>
        <c:crosses val="autoZero"/>
        <c:auto val="1"/>
        <c:lblAlgn val="ctr"/>
        <c:lblOffset val="100"/>
        <c:noMultiLvlLbl val="0"/>
      </c:catAx>
      <c:valAx>
        <c:axId val="207517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207516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FD8E89FE-8ACE-4640-BB45-20D5E98DD762}" type="presOf" srcId="{68FC65BD-00F6-41FF-AA46-F0C210836DF7}" destId="{2CE26433-0036-4748-99AC-1C7934055E2E}" srcOrd="0" destOrd="0" presId="urn:microsoft.com/office/officeart/2005/8/layout/cycle3"/>
    <dgm:cxn modelId="{8AEBC232-D43A-4F10-B1DB-56BFDB418ACD}" srcId="{7ED6072F-A392-4446-9633-5FE02A5E1C26}" destId="{D90A243D-D7A3-4AC5-A76B-499A0B10FB12}" srcOrd="1" destOrd="0" parTransId="{805F63DB-A170-4620-8A03-194589A1E43B}" sibTransId="{29AFA302-E1C3-4259-A2B8-F179CBFA6C62}"/>
    <dgm:cxn modelId="{D228FC5C-0FBB-4497-9EEE-D250E4E0D7D6}" srcId="{7ED6072F-A392-4446-9633-5FE02A5E1C26}" destId="{C14D6B34-4B95-482B-9B35-114D524C0238}" srcOrd="2" destOrd="0" parTransId="{54D847E3-A1AF-47A8-833A-274DB8D598ED}" sibTransId="{FBE6E33C-DD72-44A3-B616-6EFA8394521F}"/>
    <dgm:cxn modelId="{A2DD9397-AFB7-41BA-8150-FDFA697DECBE}" type="presOf" srcId="{D90A243D-D7A3-4AC5-A76B-499A0B10FB12}" destId="{0885673F-BB17-4543-BC0B-63487B4853BF}" srcOrd="0" destOrd="0" presId="urn:microsoft.com/office/officeart/2005/8/layout/cycle3"/>
    <dgm:cxn modelId="{CC1C8DFC-36CC-4FF7-8DE5-518D4A0BEFBD}" type="presOf" srcId="{B79E5BE1-7E65-482F-9787-AE23A544AE93}" destId="{57AD04E5-09F6-43C0-9EDA-82E16B8655F8}"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AFADD0F5-6A6A-4438-8A2C-C3F262B52467}" srcId="{7ED6072F-A392-4446-9633-5FE02A5E1C26}" destId="{20B103E1-6FFF-419B-9FB6-FEDC489534E4}" srcOrd="4" destOrd="0" parTransId="{65735BA0-15B1-495C-8B26-3B50339E6DEC}" sibTransId="{395E00FB-4BAC-4517-ADC4-44880A7DF6D7}"/>
    <dgm:cxn modelId="{274F9B41-574E-4097-B372-BC24043D5E5C}" type="presOf" srcId="{20B103E1-6FFF-419B-9FB6-FEDC489534E4}" destId="{ACE4F81E-1625-41C8-A03F-F2CC85EA66E5}" srcOrd="0" destOrd="0" presId="urn:microsoft.com/office/officeart/2005/8/layout/cycle3"/>
    <dgm:cxn modelId="{F6384B4C-CF75-4298-B6FA-A114625C58C4}" type="presOf" srcId="{71DC516F-03E8-405A-A9F7-BE5FBDCB0749}" destId="{DD6E1B6C-2849-4E8F-AE35-369AFB477BF6}" srcOrd="0" destOrd="0" presId="urn:microsoft.com/office/officeart/2005/8/layout/cycle3"/>
    <dgm:cxn modelId="{BAA81D33-2541-4E46-8AC7-98E6812B6D87}" srcId="{7ED6072F-A392-4446-9633-5FE02A5E1C26}" destId="{71DC516F-03E8-405A-A9F7-BE5FBDCB0749}" srcOrd="3" destOrd="0" parTransId="{732A68ED-7196-4A4A-8719-2C43B7D1121F}" sibTransId="{C0D5C401-319C-4100-8EC0-0F7236B49E69}"/>
    <dgm:cxn modelId="{7C3A9F8A-5F2E-4BC2-B7B2-FFD75BB73480}" type="presOf" srcId="{C14D6B34-4B95-482B-9B35-114D524C0238}" destId="{3C9862ED-8B1C-4CF5-87B1-4506977151C5}" srcOrd="0" destOrd="0" presId="urn:microsoft.com/office/officeart/2005/8/layout/cycle3"/>
    <dgm:cxn modelId="{9216A484-2D41-4CBE-B8E6-74E050FA6D37}" type="presOf" srcId="{7ED6072F-A392-4446-9633-5FE02A5E1C26}" destId="{0DD97EFC-58CB-4B0F-8C2B-91AC9584F804}" srcOrd="0" destOrd="0" presId="urn:microsoft.com/office/officeart/2005/8/layout/cycle3"/>
    <dgm:cxn modelId="{32417A4D-2E5F-4C71-87F6-3F1A8ACCF6B2}" type="presParOf" srcId="{0DD97EFC-58CB-4B0F-8C2B-91AC9584F804}" destId="{6BF7E8A7-178A-4B93-83CE-6BABDB7D7772}" srcOrd="0" destOrd="0" presId="urn:microsoft.com/office/officeart/2005/8/layout/cycle3"/>
    <dgm:cxn modelId="{301AD841-1E67-42FA-8E43-E636AB1840C6}" type="presParOf" srcId="{6BF7E8A7-178A-4B93-83CE-6BABDB7D7772}" destId="{57AD04E5-09F6-43C0-9EDA-82E16B8655F8}" srcOrd="0" destOrd="0" presId="urn:microsoft.com/office/officeart/2005/8/layout/cycle3"/>
    <dgm:cxn modelId="{B1952B29-BA25-4016-99ED-A47BB62FB60B}" type="presParOf" srcId="{6BF7E8A7-178A-4B93-83CE-6BABDB7D7772}" destId="{2CE26433-0036-4748-99AC-1C7934055E2E}" srcOrd="1" destOrd="0" presId="urn:microsoft.com/office/officeart/2005/8/layout/cycle3"/>
    <dgm:cxn modelId="{46B1B947-27AE-4764-8528-1E9247D3069F}" type="presParOf" srcId="{6BF7E8A7-178A-4B93-83CE-6BABDB7D7772}" destId="{0885673F-BB17-4543-BC0B-63487B4853BF}" srcOrd="2" destOrd="0" presId="urn:microsoft.com/office/officeart/2005/8/layout/cycle3"/>
    <dgm:cxn modelId="{AFE34F32-545A-452C-ABB4-EA2FEC1ED3BB}" type="presParOf" srcId="{6BF7E8A7-178A-4B93-83CE-6BABDB7D7772}" destId="{3C9862ED-8B1C-4CF5-87B1-4506977151C5}" srcOrd="3" destOrd="0" presId="urn:microsoft.com/office/officeart/2005/8/layout/cycle3"/>
    <dgm:cxn modelId="{F2525951-CF5F-49CF-A5DC-DADD7CCBFFCC}" type="presParOf" srcId="{6BF7E8A7-178A-4B93-83CE-6BABDB7D7772}" destId="{DD6E1B6C-2849-4E8F-AE35-369AFB477BF6}" srcOrd="4" destOrd="0" presId="urn:microsoft.com/office/officeart/2005/8/layout/cycle3"/>
    <dgm:cxn modelId="{84A61B4E-8E98-42E9-BA69-89C6D4F6B7BA}"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D34A7C-4E60-4E80-B44E-643FAF4EC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4340</Words>
  <Characters>13874</Characters>
  <Application>Microsoft Office Word</Application>
  <DocSecurity>0</DocSecurity>
  <Lines>115</Lines>
  <Paragraphs>76</Paragraphs>
  <ScaleCrop>false</ScaleCrop>
  <HeadingPairs>
    <vt:vector size="6" baseType="variant">
      <vt:variant>
        <vt:lpstr>Title</vt:lpstr>
      </vt:variant>
      <vt:variant>
        <vt:i4>1</vt:i4>
      </vt:variant>
      <vt:variant>
        <vt:lpstr>Pavadinimas</vt:lpstr>
      </vt:variant>
      <vt:variant>
        <vt:i4>1</vt:i4>
      </vt:variant>
      <vt:variant>
        <vt:lpstr>Название</vt:lpstr>
      </vt:variant>
      <vt:variant>
        <vt:i4>1</vt:i4>
      </vt:variant>
    </vt:vector>
  </HeadingPairs>
  <TitlesOfParts>
    <vt:vector size="3" baseType="lpstr">
      <vt:lpstr>The Six Sigma methodology is well rooted in statistics and statistical mathematics</vt: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8138</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creator>Aurelija</dc:creator>
  <cp:lastModifiedBy>Kristina Audickaitė</cp:lastModifiedBy>
  <cp:revision>2</cp:revision>
  <dcterms:created xsi:type="dcterms:W3CDTF">2021-09-07T09:35:00Z</dcterms:created>
  <dcterms:modified xsi:type="dcterms:W3CDTF">2021-09-07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